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1BDFEC9" w:rsidR="00EE7BE9" w:rsidRPr="00F14389" w:rsidRDefault="00E76298" w:rsidP="00E305A8">
      <w:pPr>
        <w:spacing w:line="480" w:lineRule="auto"/>
        <w:jc w:val="both"/>
        <w:rPr>
          <w:rFonts w:ascii="Arial" w:hAnsi="Arial" w:cs="Arial"/>
          <w:b/>
          <w:bCs/>
          <w:lang w:val="en-US"/>
        </w:rPr>
      </w:pPr>
      <w:r w:rsidRPr="00F14389">
        <w:rPr>
          <w:rFonts w:ascii="Arial" w:hAnsi="Arial" w:cs="Arial"/>
          <w:b/>
          <w:bCs/>
          <w:lang w:val="en-US"/>
        </w:rPr>
        <w:t xml:space="preserve">Acute stress </w:t>
      </w:r>
      <w:r w:rsidR="00D81BA3">
        <w:rPr>
          <w:rFonts w:ascii="Arial" w:hAnsi="Arial" w:cs="Arial"/>
          <w:b/>
          <w:bCs/>
          <w:lang w:val="en-US"/>
        </w:rPr>
        <w:t>alters</w:t>
      </w:r>
      <w:r w:rsidR="007466FD" w:rsidRPr="00F14389">
        <w:rPr>
          <w:rFonts w:ascii="Arial" w:hAnsi="Arial" w:cs="Arial"/>
          <w:b/>
          <w:bCs/>
          <w:lang w:val="en-US"/>
        </w:rPr>
        <w:t xml:space="preserve"> </w:t>
      </w:r>
      <w:r w:rsidRPr="00F14389">
        <w:rPr>
          <w:rFonts w:ascii="Arial" w:hAnsi="Arial" w:cs="Arial"/>
          <w:b/>
          <w:bCs/>
          <w:lang w:val="en-US"/>
        </w:rPr>
        <w:t xml:space="preserve">probabilistic reversal learning </w:t>
      </w:r>
      <w:r w:rsidRPr="00BD40DA">
        <w:rPr>
          <w:rFonts w:ascii="Arial" w:hAnsi="Arial" w:cs="Arial"/>
          <w:b/>
          <w:bCs/>
          <w:highlight w:val="yellow"/>
          <w:lang w:val="en-US"/>
        </w:rPr>
        <w:t xml:space="preserve">in healthy </w:t>
      </w:r>
      <w:r w:rsidR="00613FA6" w:rsidRPr="00BD40DA">
        <w:rPr>
          <w:rFonts w:ascii="Arial" w:hAnsi="Arial" w:cs="Arial"/>
          <w:b/>
          <w:bCs/>
          <w:highlight w:val="yellow"/>
          <w:lang w:val="en-US"/>
        </w:rPr>
        <w:t>male adults</w:t>
      </w:r>
    </w:p>
    <w:p w14:paraId="44A75BD4" w14:textId="4ECDAF53" w:rsidR="00E76298" w:rsidRPr="00F14389" w:rsidRDefault="00E76298" w:rsidP="00E305A8">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E305A8">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E305A8">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E305A8">
      <w:pPr>
        <w:spacing w:line="480" w:lineRule="auto"/>
        <w:jc w:val="both"/>
        <w:rPr>
          <w:rFonts w:ascii="Arial" w:hAnsi="Arial" w:cs="Arial"/>
          <w:lang w:val="en-US"/>
        </w:rPr>
      </w:pPr>
    </w:p>
    <w:p w14:paraId="35470522" w14:textId="77777777" w:rsidR="00E76298" w:rsidRPr="00F14389" w:rsidRDefault="00E76298" w:rsidP="00D67288">
      <w:pPr>
        <w:spacing w:line="360" w:lineRule="auto"/>
        <w:jc w:val="both"/>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D67288">
      <w:pPr>
        <w:spacing w:line="360" w:lineRule="auto"/>
        <w:jc w:val="both"/>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D67288">
      <w:pPr>
        <w:spacing w:line="360" w:lineRule="auto"/>
        <w:jc w:val="both"/>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2333 AK Leiden, The Netherlands</w:t>
      </w:r>
    </w:p>
    <w:p w14:paraId="2DCE8896" w14:textId="6C932A65" w:rsidR="00F54DF9" w:rsidRDefault="00E76298" w:rsidP="00D67288">
      <w:pPr>
        <w:spacing w:line="360" w:lineRule="auto"/>
        <w:jc w:val="both"/>
        <w:rPr>
          <w:rFonts w:ascii="Arial" w:hAnsi="Arial" w:cs="Arial"/>
          <w:lang w:val="en-US"/>
        </w:rPr>
      </w:pPr>
      <w:r w:rsidRPr="00093126">
        <w:rPr>
          <w:rFonts w:ascii="Arial" w:hAnsi="Arial" w:cs="Arial"/>
          <w:lang w:val="en-US"/>
        </w:rPr>
        <w:t xml:space="preserve">E-mail: </w:t>
      </w:r>
      <w:r w:rsidR="1408CD07" w:rsidRPr="00093126">
        <w:rPr>
          <w:rFonts w:ascii="Arial" w:hAnsi="Arial" w:cs="Arial"/>
          <w:lang w:val="en-US"/>
        </w:rPr>
        <w:t>z.sjoerds@fsw.leidenuniv.nl</w:t>
      </w:r>
    </w:p>
    <w:p w14:paraId="64CE633E" w14:textId="5CC239C8" w:rsidR="00D67288" w:rsidRDefault="00D67288" w:rsidP="00D67288">
      <w:pPr>
        <w:spacing w:line="360" w:lineRule="auto"/>
        <w:jc w:val="both"/>
        <w:rPr>
          <w:rFonts w:ascii="Arial" w:hAnsi="Arial" w:cs="Arial"/>
          <w:lang w:val="en-US"/>
        </w:rPr>
      </w:pPr>
    </w:p>
    <w:p w14:paraId="222F9BF4" w14:textId="77777777" w:rsidR="00D67288" w:rsidRPr="00093126" w:rsidRDefault="00D67288" w:rsidP="00D67288">
      <w:pPr>
        <w:spacing w:line="360" w:lineRule="auto"/>
        <w:jc w:val="both"/>
        <w:rPr>
          <w:rFonts w:ascii="Arial" w:hAnsi="Arial" w:cs="Arial"/>
          <w:lang w:val="en-US"/>
        </w:rPr>
      </w:pPr>
    </w:p>
    <w:p w14:paraId="4904A070" w14:textId="77777777" w:rsidR="00D67288" w:rsidRDefault="00481B47" w:rsidP="00D67288">
      <w:pPr>
        <w:spacing w:line="360" w:lineRule="auto"/>
        <w:jc w:val="both"/>
        <w:rPr>
          <w:rFonts w:ascii="Arial" w:hAnsi="Arial" w:cs="Arial"/>
          <w:lang w:val="en-US"/>
        </w:rPr>
      </w:pPr>
      <w:r w:rsidRPr="00F14389">
        <w:rPr>
          <w:rFonts w:ascii="Arial" w:hAnsi="Arial" w:cs="Arial"/>
          <w:lang w:val="en-US"/>
        </w:rPr>
        <w:t xml:space="preserve">Keywords: </w:t>
      </w:r>
      <w:r w:rsidR="00F71203" w:rsidRPr="00F14389">
        <w:rPr>
          <w:rFonts w:ascii="Arial" w:hAnsi="Arial" w:cs="Arial"/>
          <w:lang w:val="en-US"/>
        </w:rPr>
        <w:t>Stress, fMRI, reversal learning</w:t>
      </w:r>
      <w:r w:rsidR="00281BC2" w:rsidRPr="00F14389">
        <w:rPr>
          <w:rFonts w:ascii="Arial" w:hAnsi="Arial" w:cs="Arial"/>
          <w:lang w:val="en-US"/>
        </w:rPr>
        <w:t>, decision-making</w:t>
      </w:r>
      <w:r w:rsidR="002757AE" w:rsidRPr="00F14389">
        <w:rPr>
          <w:rFonts w:ascii="Arial" w:hAnsi="Arial" w:cs="Arial"/>
          <w:lang w:val="en-US"/>
        </w:rPr>
        <w:t>, modeling</w:t>
      </w:r>
      <w:r w:rsidR="00D36002">
        <w:rPr>
          <w:rFonts w:ascii="Arial" w:hAnsi="Arial" w:cs="Arial"/>
          <w:lang w:val="en-US"/>
        </w:rPr>
        <w:t>, cognitive flexibility</w:t>
      </w:r>
    </w:p>
    <w:p w14:paraId="6D43FC66" w14:textId="70069EBD" w:rsidR="00481B47" w:rsidRPr="00F14389" w:rsidRDefault="00D67288" w:rsidP="00D67288">
      <w:pPr>
        <w:spacing w:line="360" w:lineRule="auto"/>
        <w:jc w:val="both"/>
        <w:rPr>
          <w:rFonts w:ascii="Arial" w:hAnsi="Arial" w:cs="Arial"/>
          <w:lang w:val="en-US"/>
        </w:rPr>
      </w:pPr>
      <w:r w:rsidRPr="00D67288">
        <w:rPr>
          <w:rFonts w:ascii="Arial" w:hAnsi="Arial" w:cs="Arial"/>
          <w:highlight w:val="yellow"/>
          <w:lang w:val="en-US"/>
        </w:rPr>
        <w:t>Running title: Acute stress alters probabilistic reversal learning</w:t>
      </w:r>
    </w:p>
    <w:p w14:paraId="36316617" w14:textId="4B37D2B5" w:rsidR="00481B47" w:rsidRPr="00F14389" w:rsidRDefault="00481B47" w:rsidP="00D67288">
      <w:pPr>
        <w:spacing w:line="36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D1553F">
        <w:rPr>
          <w:rFonts w:ascii="Arial" w:hAnsi="Arial" w:cs="Arial"/>
          <w:lang w:val="en-US"/>
        </w:rPr>
        <w:t>7</w:t>
      </w:r>
      <w:r w:rsidR="00BD40DA">
        <w:rPr>
          <w:rFonts w:ascii="Arial" w:hAnsi="Arial" w:cs="Arial"/>
          <w:lang w:val="en-US"/>
        </w:rPr>
        <w:t>703</w:t>
      </w:r>
      <w:r w:rsidR="00D1553F">
        <w:rPr>
          <w:rFonts w:ascii="Arial" w:hAnsi="Arial" w:cs="Arial"/>
          <w:lang w:val="en-US"/>
        </w:rPr>
        <w:t xml:space="preserve"> </w:t>
      </w:r>
    </w:p>
    <w:p w14:paraId="4D8184FB" w14:textId="1487BF74" w:rsidR="0081331D" w:rsidRPr="00F14389" w:rsidRDefault="00481B47" w:rsidP="00D67288">
      <w:pPr>
        <w:spacing w:line="36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00E305A8">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0A08F630" w:rsidR="039404BF" w:rsidRPr="00F14389" w:rsidRDefault="62CAD854" w:rsidP="00E305A8">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w:t>
      </w:r>
      <w:r w:rsidR="00093126">
        <w:rPr>
          <w:rFonts w:ascii="Arial" w:hAnsi="Arial" w:cs="Arial"/>
          <w:lang w:val="en-US"/>
        </w:rPr>
        <w:t>In laboratory settings, t</w:t>
      </w:r>
      <w:r w:rsidRPr="00F14389">
        <w:rPr>
          <w:rFonts w:ascii="Arial" w:hAnsi="Arial" w:cs="Arial"/>
          <w:lang w:val="en-US"/>
        </w:rPr>
        <w:t xml:space="preserve">hese adaptive abilities can be measured </w:t>
      </w:r>
      <w:r w:rsidR="00F163AE">
        <w:rPr>
          <w:rFonts w:ascii="Arial" w:hAnsi="Arial" w:cs="Arial"/>
          <w:lang w:val="en-US"/>
        </w:rPr>
        <w:t>with</w:t>
      </w:r>
      <w:r w:rsidR="00F163AE" w:rsidRPr="00F14389">
        <w:rPr>
          <w:rFonts w:ascii="Arial" w:hAnsi="Arial" w:cs="Arial"/>
          <w:lang w:val="en-US"/>
        </w:rPr>
        <w:t xml:space="preserve"> </w:t>
      </w:r>
      <w:r w:rsidRPr="00F14389">
        <w:rPr>
          <w:rFonts w:ascii="Arial" w:hAnsi="Arial" w:cs="Arial"/>
          <w:lang w:val="en-US"/>
        </w:rPr>
        <w:t xml:space="preserve">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w:t>
      </w:r>
      <w:proofErr w:type="gramStart"/>
      <w:r w:rsidR="0094176A">
        <w:rPr>
          <w:rFonts w:ascii="Arial" w:hAnsi="Arial" w:cs="Arial"/>
          <w:lang w:val="en-US"/>
        </w:rPr>
        <w:t>model-derived</w:t>
      </w:r>
      <w:proofErr w:type="gramEnd"/>
      <w:r w:rsidR="0094176A">
        <w:rPr>
          <w:rFonts w:ascii="Arial" w:hAnsi="Arial" w:cs="Arial"/>
          <w:lang w:val="en-US"/>
        </w:rPr>
        <w:t xml:space="preserve"> </w:t>
      </w:r>
      <w:r w:rsidR="0F44BFDE" w:rsidRPr="00F14389">
        <w:rPr>
          <w:rFonts w:ascii="Arial" w:hAnsi="Arial" w:cs="Arial"/>
          <w:lang w:val="en-US"/>
        </w:rPr>
        <w:t>RPE</w:t>
      </w:r>
      <w:r w:rsidR="0094176A">
        <w:rPr>
          <w:rFonts w:ascii="Arial" w:hAnsi="Arial" w:cs="Arial"/>
          <w:lang w:val="en-US"/>
        </w:rPr>
        <w:t>s</w:t>
      </w:r>
      <w:r w:rsidR="0094176A" w:rsidRPr="00F14389">
        <w:rPr>
          <w:rFonts w:ascii="Arial" w:hAnsi="Arial" w:cs="Arial"/>
          <w:lang w:val="en-US"/>
        </w:rPr>
        <w:t xml:space="preserve"> </w:t>
      </w:r>
      <w:r w:rsidR="0F44BFDE" w:rsidRPr="00F14389">
        <w:rPr>
          <w:rFonts w:ascii="Arial" w:hAnsi="Arial" w:cs="Arial"/>
          <w:lang w:val="en-US"/>
        </w:rPr>
        <w:t xml:space="preserve">were </w:t>
      </w:r>
      <w:r w:rsidR="0094176A">
        <w:rPr>
          <w:rFonts w:ascii="Arial" w:hAnsi="Arial" w:cs="Arial"/>
          <w:lang w:val="en-US"/>
        </w:rPr>
        <w:t>correlated with BOLD signals</w:t>
      </w:r>
      <w:r w:rsidR="0094176A" w:rsidRPr="00F14389">
        <w:rPr>
          <w:rFonts w:ascii="Arial" w:hAnsi="Arial" w:cs="Arial"/>
          <w:lang w:val="en-US"/>
        </w:rPr>
        <w:t xml:space="preserve">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Pr="00F14389">
        <w:rPr>
          <w:rFonts w:ascii="Arial" w:hAnsi="Arial" w:cs="Arial"/>
          <w:lang w:val="en-US"/>
        </w:rPr>
        <w:br w:type="page"/>
      </w:r>
    </w:p>
    <w:p w14:paraId="1558B4C0" w14:textId="3AF852DE" w:rsidR="00477D74" w:rsidRPr="00F14389" w:rsidRDefault="34115699"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7DA03C3D" w:rsidR="00520019" w:rsidRPr="00F14389" w:rsidRDefault="00D02515" w:rsidP="00E305A8">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D67288">
        <w:rPr>
          <w:rFonts w:ascii="Arial" w:hAnsi="Arial" w:cs="Arial"/>
          <w:highlight w:val="yellow"/>
          <w:lang w:val="en-US"/>
        </w:rPr>
        <w:t>Different</w:t>
      </w:r>
      <w:r w:rsidR="0A3BF222" w:rsidRPr="00D67288">
        <w:rPr>
          <w:rFonts w:ascii="Arial" w:hAnsi="Arial" w:cs="Arial"/>
          <w:highlight w:val="yellow"/>
          <w:lang w:val="en-US"/>
        </w:rPr>
        <w:t xml:space="preserve"> choice </w:t>
      </w:r>
      <w:r w:rsidR="0E983475" w:rsidRPr="00D67288">
        <w:rPr>
          <w:rFonts w:ascii="Arial" w:hAnsi="Arial" w:cs="Arial"/>
          <w:highlight w:val="yellow"/>
          <w:lang w:val="en-US"/>
        </w:rPr>
        <w:t>options</w:t>
      </w:r>
      <w:r w:rsidR="0A3BF222" w:rsidRPr="00D67288">
        <w:rPr>
          <w:rFonts w:ascii="Arial" w:hAnsi="Arial" w:cs="Arial"/>
          <w:highlight w:val="yellow"/>
          <w:lang w:val="en-US"/>
        </w:rPr>
        <w:t>,</w:t>
      </w:r>
      <w:r w:rsidR="0E983475" w:rsidRPr="00D67288">
        <w:rPr>
          <w:rFonts w:ascii="Arial" w:hAnsi="Arial" w:cs="Arial"/>
          <w:highlight w:val="yellow"/>
          <w:lang w:val="en-US"/>
        </w:rPr>
        <w:t xml:space="preserve"> such as taking the car, </w:t>
      </w:r>
      <w:proofErr w:type="gramStart"/>
      <w:r w:rsidR="0E983475" w:rsidRPr="00D67288">
        <w:rPr>
          <w:rFonts w:ascii="Arial" w:hAnsi="Arial" w:cs="Arial"/>
          <w:highlight w:val="yellow"/>
          <w:lang w:val="en-US"/>
        </w:rPr>
        <w:t>bike</w:t>
      </w:r>
      <w:proofErr w:type="gramEnd"/>
      <w:r w:rsidR="0E983475" w:rsidRPr="00D67288">
        <w:rPr>
          <w:rFonts w:ascii="Arial" w:hAnsi="Arial" w:cs="Arial"/>
          <w:highlight w:val="yellow"/>
          <w:lang w:val="en-US"/>
        </w:rPr>
        <w:t xml:space="preserve"> or train</w:t>
      </w:r>
      <w:r w:rsidR="0283A6D1" w:rsidRPr="00D67288">
        <w:rPr>
          <w:rFonts w:ascii="Arial" w:hAnsi="Arial" w:cs="Arial"/>
          <w:highlight w:val="yellow"/>
          <w:lang w:val="en-US"/>
        </w:rPr>
        <w:t>,</w:t>
      </w:r>
      <w:r w:rsidR="0A3BF222" w:rsidRPr="00D67288">
        <w:rPr>
          <w:rFonts w:ascii="Arial" w:hAnsi="Arial" w:cs="Arial"/>
          <w:highlight w:val="yellow"/>
          <w:lang w:val="en-US"/>
        </w:rPr>
        <w:t xml:space="preserve"> </w:t>
      </w:r>
      <w:r w:rsidR="2AFF4B97" w:rsidRPr="00D67288">
        <w:rPr>
          <w:rFonts w:ascii="Arial" w:hAnsi="Arial" w:cs="Arial"/>
          <w:highlight w:val="yellow"/>
          <w:lang w:val="en-US"/>
        </w:rPr>
        <w:t>are associated</w:t>
      </w:r>
      <w:r w:rsidR="0A3BF222" w:rsidRPr="00D67288">
        <w:rPr>
          <w:rFonts w:ascii="Arial" w:hAnsi="Arial" w:cs="Arial"/>
          <w:highlight w:val="yellow"/>
          <w:lang w:val="en-US"/>
        </w:rPr>
        <w:t xml:space="preserve"> with </w:t>
      </w:r>
      <w:r w:rsidR="2AFF4B97" w:rsidRPr="00D67288">
        <w:rPr>
          <w:rFonts w:ascii="Arial" w:hAnsi="Arial" w:cs="Arial"/>
          <w:highlight w:val="yellow"/>
          <w:lang w:val="en-US"/>
        </w:rPr>
        <w:t xml:space="preserve">relatively </w:t>
      </w:r>
      <w:r w:rsidR="0A3BF222" w:rsidRPr="00D67288">
        <w:rPr>
          <w:rFonts w:ascii="Arial" w:hAnsi="Arial" w:cs="Arial"/>
          <w:highlight w:val="yellow"/>
          <w:lang w:val="en-US"/>
        </w:rPr>
        <w:t xml:space="preserve">stable </w:t>
      </w:r>
      <w:r w:rsidR="19818821" w:rsidRPr="00D67288">
        <w:rPr>
          <w:rFonts w:ascii="Arial" w:hAnsi="Arial" w:cs="Arial"/>
          <w:highlight w:val="yellow"/>
          <w:lang w:val="en-US"/>
        </w:rPr>
        <w:t xml:space="preserve">and predictable </w:t>
      </w:r>
      <w:r w:rsidR="0A3BF222" w:rsidRPr="00D67288">
        <w:rPr>
          <w:rFonts w:ascii="Arial" w:hAnsi="Arial" w:cs="Arial"/>
          <w:highlight w:val="yellow"/>
          <w:lang w:val="en-US"/>
        </w:rPr>
        <w:t>levels of</w:t>
      </w:r>
      <w:r w:rsidR="0283A6D1" w:rsidRPr="00D67288">
        <w:rPr>
          <w:rFonts w:ascii="Arial" w:hAnsi="Arial" w:cs="Arial"/>
          <w:highlight w:val="yellow"/>
          <w:lang w:val="en-US"/>
        </w:rPr>
        <w:t xml:space="preserve"> cost </w:t>
      </w:r>
      <w:r w:rsidR="005C7666" w:rsidRPr="00D67288">
        <w:rPr>
          <w:rFonts w:ascii="Arial" w:hAnsi="Arial" w:cs="Arial"/>
          <w:highlight w:val="yellow"/>
          <w:lang w:val="en-US"/>
        </w:rPr>
        <w:t>(such as arriving at work sweaty in case of the bike) and reward (such as exercising in case of the bike)</w:t>
      </w:r>
      <w:r w:rsidR="0E983475" w:rsidRPr="00D67288">
        <w:rPr>
          <w:rFonts w:ascii="Arial" w:hAnsi="Arial" w:cs="Arial"/>
          <w:highlight w:val="yellow"/>
          <w:lang w:val="en-US"/>
        </w:rPr>
        <w:t xml:space="preserve">. </w:t>
      </w:r>
      <w:r w:rsidR="3B8C2A29" w:rsidRPr="00D67288">
        <w:rPr>
          <w:rFonts w:ascii="Arial" w:hAnsi="Arial" w:cs="Arial"/>
          <w:highlight w:val="yellow"/>
          <w:lang w:val="en-US"/>
        </w:rPr>
        <w:t>In contrast</w:t>
      </w:r>
      <w:r w:rsidR="0E983475" w:rsidRPr="00D67288">
        <w:rPr>
          <w:rFonts w:ascii="Arial" w:hAnsi="Arial" w:cs="Arial"/>
          <w:highlight w:val="yellow"/>
          <w:lang w:val="en-US"/>
        </w:rPr>
        <w:t xml:space="preserve">, a </w:t>
      </w:r>
      <w:r w:rsidR="00960DFB" w:rsidRPr="00D67288">
        <w:rPr>
          <w:rFonts w:ascii="Arial" w:hAnsi="Arial" w:cs="Arial"/>
          <w:highlight w:val="yellow"/>
          <w:lang w:val="en-US"/>
        </w:rPr>
        <w:t>flat tire</w:t>
      </w:r>
      <w:r w:rsidR="0E983475" w:rsidRPr="00D67288">
        <w:rPr>
          <w:rFonts w:ascii="Arial" w:hAnsi="Arial" w:cs="Arial"/>
          <w:highlight w:val="yellow"/>
          <w:lang w:val="en-US"/>
        </w:rPr>
        <w:t xml:space="preserve"> or a train delay</w:t>
      </w:r>
      <w:r w:rsidR="0283A6D1" w:rsidRPr="00D67288">
        <w:rPr>
          <w:rFonts w:ascii="Arial" w:hAnsi="Arial" w:cs="Arial"/>
          <w:highlight w:val="yellow"/>
          <w:lang w:val="en-US"/>
        </w:rPr>
        <w:t xml:space="preserve"> </w:t>
      </w:r>
      <w:r w:rsidR="008062C3" w:rsidRPr="00D67288">
        <w:rPr>
          <w:rFonts w:ascii="Arial" w:hAnsi="Arial" w:cs="Arial"/>
          <w:highlight w:val="yellow"/>
          <w:lang w:val="en-US"/>
        </w:rPr>
        <w:t>is a</w:t>
      </w:r>
      <w:r w:rsidR="0E983475" w:rsidRPr="00D67288">
        <w:rPr>
          <w:rFonts w:ascii="Arial" w:hAnsi="Arial" w:cs="Arial"/>
          <w:highlight w:val="yellow"/>
          <w:lang w:val="en-US"/>
        </w:rPr>
        <w:t xml:space="preserve"> more</w:t>
      </w:r>
      <w:r w:rsidR="53C9A870" w:rsidRPr="00D67288">
        <w:rPr>
          <w:rFonts w:ascii="Arial" w:hAnsi="Arial" w:cs="Arial"/>
          <w:highlight w:val="yellow"/>
          <w:lang w:val="en-US"/>
        </w:rPr>
        <w:t xml:space="preserve"> uncertain</w:t>
      </w:r>
      <w:r w:rsidR="003560E2" w:rsidRPr="00D67288">
        <w:rPr>
          <w:rFonts w:ascii="Arial" w:hAnsi="Arial" w:cs="Arial"/>
          <w:highlight w:val="yellow"/>
          <w:lang w:val="en-US"/>
        </w:rPr>
        <w:t>,</w:t>
      </w:r>
      <w:r w:rsidR="19818821" w:rsidRPr="00D67288">
        <w:rPr>
          <w:rFonts w:ascii="Arial" w:hAnsi="Arial" w:cs="Arial"/>
          <w:highlight w:val="yellow"/>
          <w:lang w:val="en-US"/>
        </w:rPr>
        <w:t xml:space="preserve"> less predictable</w:t>
      </w:r>
      <w:r w:rsidR="0E983475" w:rsidRPr="00D67288">
        <w:rPr>
          <w:rFonts w:ascii="Arial" w:hAnsi="Arial" w:cs="Arial"/>
          <w:highlight w:val="yellow"/>
          <w:lang w:val="en-US"/>
        </w:rPr>
        <w:t xml:space="preserve"> factor</w:t>
      </w:r>
      <w:r w:rsidR="282FBFD7" w:rsidRPr="00D67288">
        <w:rPr>
          <w:rFonts w:ascii="Arial" w:hAnsi="Arial" w:cs="Arial"/>
          <w:highlight w:val="yellow"/>
          <w:lang w:val="en-US"/>
        </w:rPr>
        <w:t xml:space="preserve">. Both, stable and </w:t>
      </w:r>
      <w:r w:rsidR="2AB69564" w:rsidRPr="00D67288">
        <w:rPr>
          <w:rFonts w:ascii="Arial" w:hAnsi="Arial" w:cs="Arial"/>
          <w:highlight w:val="yellow"/>
          <w:lang w:val="en-US"/>
        </w:rPr>
        <w:t>uncertain</w:t>
      </w:r>
      <w:r w:rsidR="282FBFD7" w:rsidRPr="00D67288">
        <w:rPr>
          <w:rFonts w:ascii="Arial" w:hAnsi="Arial" w:cs="Arial"/>
          <w:highlight w:val="yellow"/>
          <w:lang w:val="en-US"/>
        </w:rPr>
        <w:t xml:space="preserve"> factors interact</w:t>
      </w:r>
      <w:r w:rsidR="7592BF21" w:rsidRPr="00D67288">
        <w:rPr>
          <w:rFonts w:ascii="Arial" w:hAnsi="Arial" w:cs="Arial"/>
          <w:highlight w:val="yellow"/>
          <w:lang w:val="en-US"/>
        </w:rPr>
        <w:t>,</w:t>
      </w:r>
      <w:r w:rsidR="282FBFD7" w:rsidRPr="00D67288">
        <w:rPr>
          <w:rFonts w:ascii="Arial" w:hAnsi="Arial" w:cs="Arial"/>
          <w:highlight w:val="yellow"/>
          <w:lang w:val="en-US"/>
        </w:rPr>
        <w:t xml:space="preserve"> </w:t>
      </w:r>
      <w:r w:rsidR="45A3B6B6" w:rsidRPr="00D67288">
        <w:rPr>
          <w:rFonts w:ascii="Arial" w:hAnsi="Arial" w:cs="Arial"/>
          <w:highlight w:val="yellow"/>
          <w:lang w:val="en-US"/>
        </w:rPr>
        <w:t>in</w:t>
      </w:r>
      <w:r w:rsidR="5390B55E" w:rsidRPr="00D67288">
        <w:rPr>
          <w:rFonts w:ascii="Arial" w:hAnsi="Arial" w:cs="Arial"/>
          <w:highlight w:val="yellow"/>
          <w:lang w:val="en-US"/>
        </w:rPr>
        <w:t xml:space="preserve"> that</w:t>
      </w:r>
      <w:r w:rsidR="0DDDB5B2" w:rsidRPr="00D67288">
        <w:rPr>
          <w:rFonts w:ascii="Arial" w:hAnsi="Arial" w:cs="Arial"/>
          <w:highlight w:val="yellow"/>
          <w:lang w:val="en-US"/>
        </w:rPr>
        <w:t xml:space="preserve"> </w:t>
      </w:r>
      <w:r w:rsidR="282FBFD7" w:rsidRPr="00D67288">
        <w:rPr>
          <w:rFonts w:ascii="Arial" w:hAnsi="Arial" w:cs="Arial"/>
          <w:highlight w:val="yellow"/>
          <w:lang w:val="en-US"/>
        </w:rPr>
        <w:t xml:space="preserve">cycling to work </w:t>
      </w:r>
      <w:r w:rsidR="45A3B6B6" w:rsidRPr="00D67288">
        <w:rPr>
          <w:rFonts w:ascii="Arial" w:hAnsi="Arial" w:cs="Arial"/>
          <w:highlight w:val="yellow"/>
          <w:lang w:val="en-US"/>
        </w:rPr>
        <w:t>may be</w:t>
      </w:r>
      <w:r w:rsidR="5390B55E" w:rsidRPr="00D67288">
        <w:rPr>
          <w:rFonts w:ascii="Arial" w:hAnsi="Arial" w:cs="Arial"/>
          <w:highlight w:val="yellow"/>
          <w:lang w:val="en-US"/>
        </w:rPr>
        <w:t xml:space="preserve"> rewarding </w:t>
      </w:r>
      <w:r w:rsidR="1969BA1A" w:rsidRPr="00D67288">
        <w:rPr>
          <w:rFonts w:ascii="Arial" w:hAnsi="Arial" w:cs="Arial"/>
          <w:highlight w:val="yellow"/>
          <w:lang w:val="en-US"/>
        </w:rPr>
        <w:t>in</w:t>
      </w:r>
      <w:r w:rsidR="282FBFD7" w:rsidRPr="00D67288">
        <w:rPr>
          <w:rFonts w:ascii="Arial" w:hAnsi="Arial" w:cs="Arial"/>
          <w:highlight w:val="yellow"/>
          <w:lang w:val="en-US"/>
        </w:rPr>
        <w:t xml:space="preserve"> sunny</w:t>
      </w:r>
      <w:r w:rsidR="3B8C2A29" w:rsidRPr="00D67288">
        <w:rPr>
          <w:rFonts w:ascii="Arial" w:hAnsi="Arial" w:cs="Arial"/>
          <w:highlight w:val="yellow"/>
          <w:lang w:val="en-US"/>
        </w:rPr>
        <w:t xml:space="preserve"> </w:t>
      </w:r>
      <w:r w:rsidR="1969BA1A" w:rsidRPr="00D67288">
        <w:rPr>
          <w:rFonts w:ascii="Arial" w:hAnsi="Arial" w:cs="Arial"/>
          <w:highlight w:val="yellow"/>
          <w:lang w:val="en-US"/>
        </w:rPr>
        <w:t xml:space="preserve">weather </w:t>
      </w:r>
      <w:r w:rsidR="3B8C2A29" w:rsidRPr="00D67288">
        <w:rPr>
          <w:rFonts w:ascii="Arial" w:hAnsi="Arial" w:cs="Arial"/>
          <w:highlight w:val="yellow"/>
          <w:lang w:val="en-US"/>
        </w:rPr>
        <w:t>but not</w:t>
      </w:r>
      <w:r w:rsidR="1969BA1A" w:rsidRPr="00D67288">
        <w:rPr>
          <w:rFonts w:ascii="Arial" w:hAnsi="Arial" w:cs="Arial"/>
          <w:highlight w:val="yellow"/>
          <w:lang w:val="en-US"/>
        </w:rPr>
        <w:t xml:space="preserve"> on a</w:t>
      </w:r>
      <w:r w:rsidR="3B8C2A29" w:rsidRPr="00D67288">
        <w:rPr>
          <w:rFonts w:ascii="Arial" w:hAnsi="Arial" w:cs="Arial"/>
          <w:highlight w:val="yellow"/>
          <w:lang w:val="en-US"/>
        </w:rPr>
        <w:t xml:space="preserve"> rainy </w:t>
      </w:r>
      <w:r w:rsidR="282FBFD7" w:rsidRPr="00D67288">
        <w:rPr>
          <w:rFonts w:ascii="Arial" w:hAnsi="Arial" w:cs="Arial"/>
          <w:highlight w:val="yellow"/>
          <w:lang w:val="en-US"/>
        </w:rPr>
        <w:t>day</w:t>
      </w:r>
      <w:r w:rsidR="5390B55E" w:rsidRPr="00D67288">
        <w:rPr>
          <w:rFonts w:ascii="Arial" w:hAnsi="Arial" w:cs="Arial"/>
          <w:highlight w:val="yellow"/>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5ED7B0AE" w:rsidRPr="00F14389">
        <w:rPr>
          <w:rFonts w:ascii="Arial" w:hAnsi="Arial" w:cs="Arial"/>
          <w:noProof/>
          <w:lang w:val="en-US"/>
        </w:rPr>
        <w:t>(Lupien et al., 2007)</w:t>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2EFFB88D" w:rsidRPr="00F14389">
        <w:rPr>
          <w:rFonts w:ascii="Arial" w:hAnsi="Arial" w:cs="Arial"/>
          <w:noProof/>
          <w:lang w:val="en-US"/>
        </w:rPr>
        <w:t>(McEwen, 2004)</w:t>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2D3B60DD" w:rsidRPr="00F14389">
        <w:rPr>
          <w:rFonts w:ascii="Arial" w:hAnsi="Arial" w:cs="Arial"/>
          <w:noProof/>
          <w:lang w:val="en-US"/>
        </w:rPr>
        <w:t>(Cohen et al., 2016)</w:t>
      </w:r>
      <w:r w:rsidR="2EFFB88D" w:rsidRPr="00F14389">
        <w:rPr>
          <w:rFonts w:ascii="Arial" w:hAnsi="Arial" w:cs="Arial"/>
          <w:lang w:val="en-US"/>
        </w:rPr>
        <w:t xml:space="preserve">. </w:t>
      </w:r>
    </w:p>
    <w:p w14:paraId="7BCA0590" w14:textId="5B4319B1" w:rsidR="00F71203" w:rsidRPr="00F14389" w:rsidRDefault="6270203D" w:rsidP="00E305A8">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proofErr w:type="gramStart"/>
      <w:r w:rsidR="00A41F40">
        <w:rPr>
          <w:rFonts w:ascii="Arial" w:hAnsi="Arial" w:cs="Arial"/>
          <w:lang w:val="en-US"/>
        </w:rPr>
        <w:t>With regard to</w:t>
      </w:r>
      <w:proofErr w:type="gramEnd"/>
      <w:r w:rsidR="00A41F40">
        <w:rPr>
          <w:rFonts w:ascii="Arial" w:hAnsi="Arial" w:cs="Arial"/>
          <w:lang w:val="en-US"/>
        </w:rPr>
        <w:t xml:space="preserve"> cognitive flexibility as a well-studied subdomain of decision-making, studies </w:t>
      </w:r>
      <w:r w:rsidR="2F0D2A4D" w:rsidRPr="00F14389">
        <w:rPr>
          <w:rFonts w:ascii="Arial" w:hAnsi="Arial" w:cs="Arial"/>
          <w:lang w:val="en-US"/>
        </w:rPr>
        <w:t>have found mixed results for the influence of stress, ranging from beneficial to detrimental effects a</w:t>
      </w:r>
      <w:r w:rsidR="3155388F" w:rsidRPr="00F14389">
        <w:rPr>
          <w:rFonts w:ascii="Arial" w:hAnsi="Arial" w:cs="Arial"/>
          <w:lang w:val="en-US"/>
        </w:rPr>
        <w:t xml:space="preserve">cross paradigms </w:t>
      </w:r>
      <w:r w:rsidR="41BC9F45" w:rsidRPr="00F14389">
        <w:rPr>
          <w:rFonts w:ascii="Arial" w:hAnsi="Arial" w:cs="Arial"/>
          <w:noProof/>
          <w:lang w:val="en-US"/>
        </w:rPr>
        <w:t>(Goldfarb et al., 2015; Plessow et al., 2012, 2011)</w:t>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 but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1BC9F45" w:rsidRPr="00F14389">
        <w:rPr>
          <w:rFonts w:ascii="Arial" w:hAnsi="Arial" w:cs="Arial"/>
          <w:noProof/>
          <w:lang w:val="en-US"/>
        </w:rPr>
        <w:t>(Starcke and Brand, 2016)</w:t>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1BC9F45" w:rsidRPr="00F14389">
        <w:rPr>
          <w:rFonts w:ascii="Arial" w:hAnsi="Arial" w:cs="Arial"/>
          <w:noProof/>
          <w:lang w:val="en-US"/>
        </w:rPr>
        <w:t>(Shields et al., 2016)</w:t>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35F75406" w:rsidRPr="00F14389">
        <w:rPr>
          <w:rFonts w:ascii="Arial" w:hAnsi="Arial" w:cs="Arial"/>
          <w:noProof/>
          <w:lang w:val="en-US"/>
        </w:rPr>
        <w:t>(Schwabe and Wolf, 2011, 2009)</w:t>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w:t>
      </w:r>
      <w:r w:rsidR="35F75406" w:rsidRPr="00F14389">
        <w:rPr>
          <w:rFonts w:ascii="Arial" w:hAnsi="Arial" w:cs="Arial"/>
          <w:lang w:val="en-US"/>
        </w:rPr>
        <w:lastRenderedPageBreak/>
        <w:t xml:space="preserve">costly. It has been found that acute and chronic stress </w:t>
      </w:r>
      <w:r w:rsidR="00960DFB">
        <w:rPr>
          <w:rFonts w:ascii="Arial" w:hAnsi="Arial" w:cs="Arial"/>
          <w:lang w:val="en-US"/>
        </w:rPr>
        <w:t>cause a shift from</w:t>
      </w:r>
      <w:r w:rsidR="35F75406" w:rsidRPr="00F14389">
        <w:rPr>
          <w:rFonts w:ascii="Arial" w:hAnsi="Arial" w:cs="Arial"/>
          <w:lang w:val="en-US"/>
        </w:rPr>
        <w:t xml:space="preserve"> goal-directed</w:t>
      </w:r>
      <w:r w:rsidR="08B21E2D" w:rsidRPr="00F14389">
        <w:rPr>
          <w:rFonts w:ascii="Arial" w:hAnsi="Arial" w:cs="Arial"/>
          <w:lang w:val="en-US"/>
        </w:rPr>
        <w:t xml:space="preserve"> decision-making</w:t>
      </w:r>
      <w:r w:rsidR="00960DFB">
        <w:rPr>
          <w:rFonts w:ascii="Arial" w:hAnsi="Arial" w:cs="Arial"/>
          <w:lang w:val="en-US"/>
        </w:rPr>
        <w:t xml:space="preserve"> to</w:t>
      </w:r>
      <w:r w:rsidR="35F75406" w:rsidRPr="00F14389">
        <w:rPr>
          <w:rFonts w:ascii="Arial" w:hAnsi="Arial" w:cs="Arial"/>
          <w:lang w:val="en-US"/>
        </w:rPr>
        <w:t xml:space="preserve"> habitual </w:t>
      </w:r>
      <w:r w:rsidR="193BCA72" w:rsidRPr="00F14389">
        <w:rPr>
          <w:rFonts w:ascii="Arial" w:hAnsi="Arial" w:cs="Arial"/>
          <w:lang w:val="en-US"/>
        </w:rPr>
        <w:t>decision-making</w:t>
      </w:r>
      <w:r w:rsidR="35F75406" w:rsidRPr="00F14389">
        <w:rPr>
          <w:rFonts w:ascii="Arial" w:hAnsi="Arial" w:cs="Arial"/>
          <w:lang w:val="en-US"/>
        </w:rPr>
        <w:t xml:space="preserve"> </w:t>
      </w:r>
      <w:r w:rsidR="00960DFB">
        <w:rPr>
          <w:rFonts w:ascii="Arial" w:hAnsi="Arial" w:cs="Arial"/>
          <w:lang w:val="en-US"/>
        </w:rPr>
        <w:t xml:space="preserve">on a neural and behavioral level </w:t>
      </w:r>
      <w:r w:rsidR="00960DFB">
        <w:rPr>
          <w:rFonts w:ascii="Arial" w:hAnsi="Arial" w:cs="Arial"/>
          <w:lang w:val="en-US"/>
        </w:rPr>
        <w:fldChar w:fldCharType="begin" w:fldLock="1"/>
      </w:r>
      <w:r w:rsidR="00D0729E">
        <w:rPr>
          <w:rFonts w:ascii="Arial" w:hAnsi="Arial" w:cs="Arial"/>
          <w:lang w:val="en-US"/>
        </w:rPr>
        <w:instrText>ADDIN CSL_CITATION {"citationItems":[{"id":"ITEM-1","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1","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11)","plainTextFormattedCitation":"(Schwabe &amp; Wolf, 2011)","previouslyFormattedCitation":"(Schwabe and Wolf, 2011)"},"properties":{"noteIndex":0},"schema":"https://github.com/citation-style-language/schema/raw/master/csl-citation.json"}</w:instrText>
      </w:r>
      <w:r w:rsidR="00960DFB">
        <w:rPr>
          <w:rFonts w:ascii="Arial" w:hAnsi="Arial" w:cs="Arial"/>
          <w:lang w:val="en-US"/>
        </w:rPr>
        <w:fldChar w:fldCharType="separate"/>
      </w:r>
      <w:r w:rsidR="00D0729E" w:rsidRPr="00D0729E">
        <w:rPr>
          <w:rFonts w:ascii="Arial" w:hAnsi="Arial" w:cs="Arial"/>
          <w:noProof/>
          <w:lang w:val="en-US"/>
        </w:rPr>
        <w:t>(Schwabe &amp; Wolf, 2011)</w:t>
      </w:r>
      <w:r w:rsidR="00960DFB">
        <w:rPr>
          <w:rFonts w:ascii="Arial" w:hAnsi="Arial" w:cs="Arial"/>
          <w:lang w:val="en-US"/>
        </w:rPr>
        <w:fldChar w:fldCharType="end"/>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11D34C7" w:rsidRPr="00F14389">
        <w:rPr>
          <w:rFonts w:ascii="Arial" w:hAnsi="Arial" w:cs="Arial"/>
          <w:noProof/>
          <w:lang w:val="en-US"/>
        </w:rPr>
        <w:t>(Starcke and Brand, 2016)</w:t>
      </w:r>
      <w:r w:rsidR="411D34C7" w:rsidRPr="00F14389">
        <w:rPr>
          <w:rFonts w:ascii="Arial" w:hAnsi="Arial" w:cs="Arial"/>
          <w:lang w:val="en-US"/>
        </w:rPr>
        <w:t>.</w:t>
      </w:r>
      <w:r w:rsidR="008120CE">
        <w:rPr>
          <w:rFonts w:ascii="Arial" w:hAnsi="Arial" w:cs="Arial"/>
          <w:lang w:val="en-US"/>
        </w:rPr>
        <w:t xml:space="preserve"> Depending on the type of paradigm, the time point of when physiological effects reach their peak level, can differ quite strongly </w:t>
      </w:r>
      <w:r w:rsidR="008120CE">
        <w:rPr>
          <w:rFonts w:ascii="Arial" w:hAnsi="Arial" w:cs="Arial"/>
          <w:lang w:val="en-US"/>
        </w:rPr>
        <w:fldChar w:fldCharType="begin" w:fldLock="1"/>
      </w:r>
      <w:r w:rsidR="00D0729E">
        <w:rPr>
          <w:rFonts w:ascii="Arial" w:hAnsi="Arial" w:cs="Arial"/>
          <w:lang w:val="en-US"/>
        </w:rPr>
        <w:instrText>ADDIN CSL_CITATION {"citationItems":[{"id":"ITEM-1","itemData":{"DOI":"10.1002/hup.778","ISSN":"08856222","PMID":"16915579","abstract":"The cold pressor test (CPT) and Trier Social Stress Test (TSST) have been shown to reliably increase HPA activity; however, little research has compared responses to these stressors. In this study, biological (plasma cortisol and ACTH levels) and subjective (e.g., stress and mood) responses were compared in 31 subjects administered both the CPT and TSST. Subjects were diagnosed with alcohol dependence and post-traumatic stress disorder (PTSD) (n = 11), alcohol dependence without PTSD (n = 10), PTSD without alcohol use disorder (n = 4), and neither PTSD nor alcohol use disorder (n = 6). All subjects completed both the CPT and TSST. In all groups, the TSST elicited higher levels of ACTH and cortisol than the CPT, and the response time course differed between tasks. The TSST also produced lower mood ratings than the CPT. A comparison of all diagnosed groups with normal controls revealed group differences in ACTH responding for the CPT but not the TSST. The results suggest that the TSST result in a greater HPA response than the CPT; however, the CPT may have utility in diagnostically heterogeneous patients. Copyright © 2006 John Wiley &amp; Sons, Ltd.","author":[{"dropping-particle":"","family":"McRae","given":"Aimee L.","non-dropping-particle":"","parse-names":false,"suffix":""},{"dropping-particle":"","family":"Saladin","given":"Michael E.","non-dropping-particle":"","parse-names":false,"suffix":""},{"dropping-particle":"","family":"Brady","given":"Kathleen T.","non-dropping-particle":"","parse-names":false,"suffix":""},{"dropping-particle":"","family":"Upadhyaya","given":"Himanshu","non-dropping-particle":"","parse-names":false,"suffix":""},{"dropping-particle":"","family":"Back","given":"Sudie E.","non-dropping-particle":"","parse-names":false,"suffix":""},{"dropping-particle":"","family":"Timmerman","given":"Mary Ann","non-dropping-particle":"","parse-names":false,"suffix":""}],"container-title":"Human Psychopharmacology","id":"ITEM-1","issue":"6","issued":{"date-parts":[["2006"]]},"page":"377-385","title":"Strees reactivity: Biological and subjective responses to the cold pressor and Trier Social stressors","type":"article-journal","volume":"21"},"uris":["http://www.mendeley.com/documents/?uuid=425519bc-7aa3-4c7a-969b-f0c7de610bf6"]}],"mendeley":{"formattedCitation":"(McRae &lt;i&gt;et al.&lt;/i&gt;, 2006)","plainTextFormattedCitation":"(McRae et al., 2006)","previouslyFormattedCitation":"(McRae et al., 2006)"},"properties":{"noteIndex":0},"schema":"https://github.com/citation-style-language/schema/raw/master/csl-citation.json"}</w:instrText>
      </w:r>
      <w:r w:rsidR="008120CE">
        <w:rPr>
          <w:rFonts w:ascii="Arial" w:hAnsi="Arial" w:cs="Arial"/>
          <w:lang w:val="en-US"/>
        </w:rPr>
        <w:fldChar w:fldCharType="separate"/>
      </w:r>
      <w:r w:rsidR="00D0729E" w:rsidRPr="00D0729E">
        <w:rPr>
          <w:rFonts w:ascii="Arial" w:hAnsi="Arial" w:cs="Arial"/>
          <w:noProof/>
          <w:lang w:val="en-US"/>
        </w:rPr>
        <w:t xml:space="preserve">(McRae </w:t>
      </w:r>
      <w:r w:rsidR="00D0729E" w:rsidRPr="00D0729E">
        <w:rPr>
          <w:rFonts w:ascii="Arial" w:hAnsi="Arial" w:cs="Arial"/>
          <w:i/>
          <w:noProof/>
          <w:lang w:val="en-US"/>
        </w:rPr>
        <w:t>et al.</w:t>
      </w:r>
      <w:r w:rsidR="00D0729E" w:rsidRPr="00D0729E">
        <w:rPr>
          <w:rFonts w:ascii="Arial" w:hAnsi="Arial" w:cs="Arial"/>
          <w:noProof/>
          <w:lang w:val="en-US"/>
        </w:rPr>
        <w:t>, 2006)</w:t>
      </w:r>
      <w:r w:rsidR="008120CE">
        <w:rPr>
          <w:rFonts w:ascii="Arial" w:hAnsi="Arial" w:cs="Arial"/>
          <w:lang w:val="en-US"/>
        </w:rPr>
        <w:fldChar w:fldCharType="end"/>
      </w:r>
      <w:r w:rsidR="411D34C7" w:rsidRPr="00F14389">
        <w:rPr>
          <w:rFonts w:ascii="Arial" w:hAnsi="Arial" w:cs="Arial"/>
          <w:lang w:val="en-US"/>
        </w:rPr>
        <w:t xml:space="preserve">.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5B83FB72" w:rsidR="00B475D1" w:rsidRPr="00F14389" w:rsidRDefault="002F218E" w:rsidP="00E305A8">
      <w:pPr>
        <w:spacing w:line="480" w:lineRule="auto"/>
        <w:ind w:firstLine="708"/>
        <w:jc w:val="both"/>
        <w:rPr>
          <w:rFonts w:ascii="Arial" w:hAnsi="Arial" w:cs="Arial"/>
          <w:lang w:val="en-US"/>
        </w:rPr>
      </w:pPr>
      <w:r>
        <w:rPr>
          <w:rFonts w:ascii="Arial" w:hAnsi="Arial" w:cs="Arial"/>
          <w:lang w:val="en-US"/>
        </w:rPr>
        <w:t xml:space="preserve">In a behavioral study applying computational modeling, participants under recent and acute stress exhibited suboptimal foraging behavior with a tendency to overexploit their current options. </w:t>
      </w:r>
      <w:r w:rsidR="00CC16E6">
        <w:rPr>
          <w:rFonts w:ascii="Arial" w:hAnsi="Arial" w:cs="Arial"/>
          <w:lang w:val="en-US"/>
        </w:rPr>
        <w:t xml:space="preserve">Increased perseverance has also been observed in a task that differentiates </w:t>
      </w:r>
      <w:r w:rsidR="7DC68D75" w:rsidRPr="00F14389">
        <w:rPr>
          <w:rFonts w:ascii="Arial" w:hAnsi="Arial" w:cs="Arial"/>
          <w:lang w:val="en-US"/>
        </w:rPr>
        <w:t xml:space="preserve"> </w:t>
      </w:r>
      <w:r w:rsidR="00CC16E6">
        <w:rPr>
          <w:rFonts w:ascii="Arial" w:hAnsi="Arial" w:cs="Arial"/>
          <w:lang w:val="en-US"/>
        </w:rPr>
        <w:t xml:space="preserve">habitual and goal-directed behavior </w:t>
      </w:r>
      <w:r w:rsidR="00CC16E6">
        <w:rPr>
          <w:rFonts w:ascii="Arial" w:hAnsi="Arial" w:cs="Arial"/>
          <w:lang w:val="en-US"/>
        </w:rPr>
        <w:fldChar w:fldCharType="begin" w:fldLock="1"/>
      </w:r>
      <w:r w:rsidR="00D0729E">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lt;i&gt;et al.&lt;/i&gt;, 2020)","plainTextFormattedCitation":"(Raio et al., 2020)","previouslyFormattedCitation":"(Raio et al., 2020)"},"properties":{"noteIndex":0},"schema":"https://github.com/citation-style-language/schema/raw/master/csl-citation.json"}</w:instrText>
      </w:r>
      <w:r w:rsidR="00CC16E6">
        <w:rPr>
          <w:rFonts w:ascii="Arial" w:hAnsi="Arial" w:cs="Arial"/>
          <w:lang w:val="en-US"/>
        </w:rPr>
        <w:fldChar w:fldCharType="separate"/>
      </w:r>
      <w:r w:rsidR="00D0729E" w:rsidRPr="00D0729E">
        <w:rPr>
          <w:rFonts w:ascii="Arial" w:hAnsi="Arial" w:cs="Arial"/>
          <w:noProof/>
          <w:lang w:val="en-US"/>
        </w:rPr>
        <w:t xml:space="preserve">(Raio </w:t>
      </w:r>
      <w:r w:rsidR="00D0729E" w:rsidRPr="00D0729E">
        <w:rPr>
          <w:rFonts w:ascii="Arial" w:hAnsi="Arial" w:cs="Arial"/>
          <w:i/>
          <w:noProof/>
          <w:lang w:val="en-US"/>
        </w:rPr>
        <w:t>et al.</w:t>
      </w:r>
      <w:r w:rsidR="00D0729E" w:rsidRPr="00D0729E">
        <w:rPr>
          <w:rFonts w:ascii="Arial" w:hAnsi="Arial" w:cs="Arial"/>
          <w:noProof/>
          <w:lang w:val="en-US"/>
        </w:rPr>
        <w:t>, 2020)</w:t>
      </w:r>
      <w:r w:rsidR="00CC16E6">
        <w:rPr>
          <w:rFonts w:ascii="Arial" w:hAnsi="Arial" w:cs="Arial"/>
          <w:lang w:val="en-US"/>
        </w:rPr>
        <w:fldChar w:fldCharType="end"/>
      </w:r>
      <w:r w:rsidR="00CC16E6">
        <w:rPr>
          <w:rFonts w:ascii="Arial" w:hAnsi="Arial" w:cs="Arial"/>
          <w:lang w:val="en-US"/>
        </w:rPr>
        <w:t xml:space="preserve">.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3E661643" w:rsidRPr="00F14389">
        <w:rPr>
          <w:rFonts w:ascii="Arial" w:hAnsi="Arial" w:cs="Arial"/>
          <w:noProof/>
          <w:lang w:val="en-US"/>
        </w:rPr>
        <w:t>(Dolan and Dayan, 2013)</w:t>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03DDBEEC" w:rsidRPr="00F14389">
        <w:rPr>
          <w:rFonts w:ascii="Arial" w:hAnsi="Arial" w:cs="Arial"/>
          <w:noProof/>
          <w:lang w:val="en-US"/>
        </w:rPr>
        <w:t>(Doherty et al., 2003)</w:t>
      </w:r>
      <w:r w:rsidR="03DDBEEC" w:rsidRPr="00F14389">
        <w:rPr>
          <w:rFonts w:ascii="Arial" w:hAnsi="Arial" w:cs="Arial"/>
          <w:lang w:val="en-US"/>
        </w:rPr>
        <w:t>.</w:t>
      </w:r>
    </w:p>
    <w:p w14:paraId="028B1028" w14:textId="77777777" w:rsidR="00B90713" w:rsidRDefault="28418341" w:rsidP="00E305A8">
      <w:pPr>
        <w:spacing w:line="480" w:lineRule="auto"/>
        <w:ind w:firstLine="708"/>
        <w:jc w:val="both"/>
        <w:rPr>
          <w:rFonts w:ascii="Arial" w:hAnsi="Arial" w:cs="Arial"/>
          <w:lang w:val="en-US"/>
        </w:rPr>
      </w:pPr>
      <w:r w:rsidRPr="00F14389">
        <w:rPr>
          <w:rFonts w:ascii="Arial" w:hAnsi="Arial" w:cs="Arial"/>
          <w:lang w:val="en-US"/>
        </w:rPr>
        <w:lastRenderedPageBreak/>
        <w:t xml:space="preserve">So far, small sample sizes,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noProof/>
          <w:lang w:val="en-US"/>
        </w:rPr>
        <w:t>(Porcelli and Delgado, 2017)</w:t>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00CF0480" w:rsidRPr="00F14389">
        <w:rPr>
          <w:rFonts w:ascii="Arial" w:hAnsi="Arial" w:cs="Arial"/>
          <w:noProof/>
          <w:lang w:val="en-US"/>
        </w:rPr>
        <w:t>(Otto et al., 2013)</w:t>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00CF0480" w:rsidRPr="00F14389">
        <w:rPr>
          <w:rFonts w:ascii="Arial" w:hAnsi="Arial" w:cs="Arial"/>
          <w:noProof/>
          <w:lang w:val="en-US"/>
        </w:rPr>
        <w:t>(Raio et al., 2020)</w:t>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00D16837" w:rsidRPr="00F14389">
        <w:rPr>
          <w:rFonts w:ascii="Arial" w:hAnsi="Arial" w:cs="Arial"/>
          <w:noProof/>
          <w:lang w:val="en-US"/>
        </w:rPr>
        <w:t>(Treadway et al., 2017)</w:t>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41BC9F45" w:rsidRPr="00F14389">
        <w:rPr>
          <w:rFonts w:ascii="Arial" w:hAnsi="Arial" w:cs="Arial"/>
          <w:noProof/>
          <w:lang w:val="en-US"/>
        </w:rPr>
        <w:t>(Cavanagh et al., 2011)</w:t>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BD40DA">
        <w:rPr>
          <w:rFonts w:ascii="Arial" w:hAnsi="Arial" w:cs="Arial"/>
          <w:highlight w:val="yellow"/>
          <w:lang w:val="en-US"/>
        </w:rPr>
        <w:t>.</w:t>
      </w:r>
      <w:r w:rsidR="0031255C" w:rsidRPr="00BD40DA">
        <w:rPr>
          <w:rFonts w:ascii="Arial" w:hAnsi="Arial" w:cs="Arial"/>
          <w:highlight w:val="yellow"/>
          <w:lang w:val="en-US"/>
        </w:rPr>
        <w:t xml:space="preserve"> </w:t>
      </w:r>
      <w:r w:rsidR="007E77CF" w:rsidRPr="00BD40DA">
        <w:rPr>
          <w:rFonts w:ascii="Arial" w:hAnsi="Arial" w:cs="Arial"/>
          <w:highlight w:val="yellow"/>
          <w:lang w:val="en-US"/>
        </w:rPr>
        <w:t>To our knowledge, only two studies</w:t>
      </w:r>
      <w:r w:rsidR="00D16837" w:rsidRPr="00BD40DA">
        <w:rPr>
          <w:rFonts w:ascii="Arial" w:hAnsi="Arial" w:cs="Arial"/>
          <w:highlight w:val="yellow"/>
          <w:lang w:val="en-US"/>
        </w:rPr>
        <w:t xml:space="preserve"> combine a within-subject design with </w:t>
      </w:r>
      <w:r w:rsidR="48C56CC2" w:rsidRPr="00BD40DA">
        <w:rPr>
          <w:rFonts w:ascii="Arial" w:hAnsi="Arial" w:cs="Arial"/>
          <w:highlight w:val="yellow"/>
          <w:lang w:val="en-US"/>
        </w:rPr>
        <w:t>computational modeling</w:t>
      </w:r>
      <w:r w:rsidR="007E77CF" w:rsidRPr="00BD40DA">
        <w:rPr>
          <w:rFonts w:ascii="Arial" w:hAnsi="Arial" w:cs="Arial"/>
          <w:highlight w:val="yellow"/>
          <w:lang w:val="en-US"/>
        </w:rPr>
        <w:t xml:space="preserve"> and functional neuroimaging (fMRI)</w:t>
      </w:r>
      <w:r w:rsidR="48C56CC2" w:rsidRPr="00BD40DA">
        <w:rPr>
          <w:rFonts w:ascii="Arial" w:hAnsi="Arial" w:cs="Arial"/>
          <w:highlight w:val="yellow"/>
          <w:lang w:val="en-US"/>
        </w:rPr>
        <w:t xml:space="preserve"> to </w:t>
      </w:r>
      <w:r w:rsidR="24CD512B" w:rsidRPr="00BD40DA">
        <w:rPr>
          <w:rFonts w:ascii="Arial" w:hAnsi="Arial" w:cs="Arial"/>
          <w:highlight w:val="yellow"/>
          <w:lang w:val="en-US"/>
        </w:rPr>
        <w:t>elucidate underlying cognitive mechanisms</w:t>
      </w:r>
      <w:r w:rsidR="00D16837" w:rsidRPr="00BD40DA">
        <w:rPr>
          <w:rFonts w:ascii="Arial" w:hAnsi="Arial" w:cs="Arial"/>
          <w:highlight w:val="yellow"/>
          <w:lang w:val="en-US"/>
        </w:rPr>
        <w:t xml:space="preserve"> </w:t>
      </w:r>
      <w:r w:rsidR="00D16837" w:rsidRPr="00BD40DA">
        <w:rPr>
          <w:rFonts w:ascii="Arial" w:hAnsi="Arial" w:cs="Arial"/>
          <w:noProof/>
          <w:highlight w:val="yellow"/>
          <w:lang w:val="en-US"/>
        </w:rPr>
        <w:t>(Carvalheiro et al., 2021; Robinson et al., 2013)</w:t>
      </w:r>
      <w:r w:rsidR="24CD512B" w:rsidRPr="00BD40DA">
        <w:rPr>
          <w:rFonts w:ascii="Arial" w:hAnsi="Arial" w:cs="Arial"/>
          <w:highlight w:val="yellow"/>
          <w:lang w:val="en-US"/>
        </w:rPr>
        <w:t>.</w:t>
      </w:r>
      <w:r w:rsidR="2E8B2AE9" w:rsidRPr="00BD40DA">
        <w:rPr>
          <w:rFonts w:ascii="Arial" w:eastAsia="Arial" w:hAnsi="Arial" w:cs="Arial"/>
          <w:highlight w:val="yellow"/>
          <w:lang w:val="en-US"/>
        </w:rPr>
        <w:t xml:space="preserve"> However,</w:t>
      </w:r>
      <w:r w:rsidR="00C960DD" w:rsidRPr="00BD40DA">
        <w:rPr>
          <w:rFonts w:ascii="Arial" w:eastAsia="Arial" w:hAnsi="Arial" w:cs="Arial"/>
          <w:highlight w:val="yellow"/>
          <w:lang w:val="en-US"/>
        </w:rPr>
        <w:t xml:space="preserve"> in both studies,</w:t>
      </w:r>
      <w:r w:rsidR="00C618B0" w:rsidRPr="00BD40DA">
        <w:rPr>
          <w:rFonts w:ascii="Arial" w:eastAsia="Arial" w:hAnsi="Arial" w:cs="Arial"/>
          <w:highlight w:val="yellow"/>
          <w:lang w:val="en-US"/>
        </w:rPr>
        <w:t xml:space="preserve"> </w:t>
      </w:r>
      <w:r w:rsidR="00AC2CAC" w:rsidRPr="00BD40DA">
        <w:rPr>
          <w:rFonts w:ascii="Arial" w:eastAsia="Arial" w:hAnsi="Arial" w:cs="Arial"/>
          <w:highlight w:val="yellow"/>
          <w:lang w:val="en-US"/>
        </w:rPr>
        <w:t>effectiveness of stressor</w:t>
      </w:r>
      <w:r w:rsidR="00C618B0" w:rsidRPr="00BD40DA">
        <w:rPr>
          <w:rFonts w:ascii="Arial" w:eastAsia="Arial" w:hAnsi="Arial" w:cs="Arial"/>
          <w:highlight w:val="yellow"/>
          <w:lang w:val="en-US"/>
        </w:rPr>
        <w:t xml:space="preserve"> was </w:t>
      </w:r>
      <w:r w:rsidR="00AC2CAC" w:rsidRPr="00BD40DA">
        <w:rPr>
          <w:rFonts w:ascii="Arial" w:eastAsia="Arial" w:hAnsi="Arial" w:cs="Arial"/>
          <w:highlight w:val="yellow"/>
          <w:lang w:val="en-US"/>
        </w:rPr>
        <w:t>only confirmed with subjective ratings instead of</w:t>
      </w:r>
      <w:r w:rsidR="00C618B0" w:rsidRPr="00BD40DA">
        <w:rPr>
          <w:rFonts w:ascii="Arial" w:eastAsia="Arial" w:hAnsi="Arial" w:cs="Arial"/>
          <w:highlight w:val="yellow"/>
          <w:lang w:val="en-US"/>
        </w:rPr>
        <w:t xml:space="preserve"> physiological correlate</w:t>
      </w:r>
      <w:r w:rsidR="00AC2CAC" w:rsidRPr="00BD40DA">
        <w:rPr>
          <w:rFonts w:ascii="Arial" w:eastAsia="Arial" w:hAnsi="Arial" w:cs="Arial"/>
          <w:highlight w:val="yellow"/>
          <w:lang w:val="en-US"/>
        </w:rPr>
        <w:t xml:space="preserve"> such as cortisol or heart rate</w:t>
      </w:r>
      <w:r w:rsidR="00C618B0" w:rsidRPr="00BD40DA">
        <w:rPr>
          <w:rFonts w:ascii="Arial" w:eastAsia="Arial" w:hAnsi="Arial" w:cs="Arial"/>
          <w:highlight w:val="yellow"/>
          <w:lang w:val="en-US"/>
        </w:rPr>
        <w:t>.</w:t>
      </w:r>
      <w:r w:rsidR="00C960DD" w:rsidRPr="00BD40DA">
        <w:rPr>
          <w:rFonts w:ascii="Arial" w:eastAsia="Arial" w:hAnsi="Arial" w:cs="Arial"/>
          <w:highlight w:val="yellow"/>
          <w:lang w:val="en-US"/>
        </w:rPr>
        <w:t xml:space="preserve"> Furthermore</w:t>
      </w:r>
      <w:r w:rsidR="002F1BDF" w:rsidRPr="00BD40DA">
        <w:rPr>
          <w:rFonts w:ascii="Arial" w:eastAsia="Arial" w:hAnsi="Arial" w:cs="Arial"/>
          <w:highlight w:val="yellow"/>
          <w:lang w:val="en-US"/>
        </w:rPr>
        <w:t xml:space="preserve">, </w:t>
      </w:r>
      <w:r w:rsidR="00641CF5" w:rsidRPr="00BD40DA">
        <w:rPr>
          <w:rFonts w:ascii="Arial" w:eastAsia="Arial" w:hAnsi="Arial" w:cs="Arial"/>
          <w:highlight w:val="yellow"/>
          <w:lang w:val="en-US"/>
        </w:rPr>
        <w:t xml:space="preserve">the </w:t>
      </w:r>
      <w:r w:rsidR="002F1BDF" w:rsidRPr="00BD40DA">
        <w:rPr>
          <w:rFonts w:ascii="Arial" w:eastAsia="Arial" w:hAnsi="Arial" w:cs="Arial"/>
          <w:highlight w:val="yellow"/>
          <w:lang w:val="en-US"/>
        </w:rPr>
        <w:t>nature of stressors</w:t>
      </w:r>
      <w:r w:rsidR="00641CF5" w:rsidRPr="00BD40DA">
        <w:rPr>
          <w:rFonts w:ascii="Arial" w:eastAsia="Arial" w:hAnsi="Arial" w:cs="Arial"/>
          <w:highlight w:val="yellow"/>
          <w:lang w:val="en-US"/>
        </w:rPr>
        <w:t xml:space="preserve"> in both studies</w:t>
      </w:r>
      <w:r w:rsidR="0024422C" w:rsidRPr="00BD40DA">
        <w:rPr>
          <w:rFonts w:ascii="Arial" w:eastAsia="Arial" w:hAnsi="Arial" w:cs="Arial"/>
          <w:highlight w:val="yellow"/>
          <w:lang w:val="en-US"/>
        </w:rPr>
        <w:t xml:space="preserve">, namely </w:t>
      </w:r>
      <w:r w:rsidR="002F1BDF" w:rsidRPr="00BD40DA">
        <w:rPr>
          <w:rFonts w:ascii="Arial" w:eastAsia="Arial" w:hAnsi="Arial" w:cs="Arial"/>
          <w:highlight w:val="yellow"/>
          <w:lang w:val="en-US"/>
        </w:rPr>
        <w:t xml:space="preserve">uncontrollable sounds </w:t>
      </w:r>
      <w:r w:rsidR="002F1BDF" w:rsidRPr="00BD40DA">
        <w:rPr>
          <w:rFonts w:ascii="Arial" w:eastAsia="Arial" w:hAnsi="Arial" w:cs="Arial"/>
          <w:highlight w:val="yellow"/>
          <w:lang w:val="en-US"/>
        </w:rPr>
        <w:fldChar w:fldCharType="begin" w:fldLock="1"/>
      </w:r>
      <w:r w:rsidR="00D0729E">
        <w:rPr>
          <w:rFonts w:ascii="Arial" w:eastAsia="Arial" w:hAnsi="Arial" w:cs="Arial"/>
          <w:highlight w:val="yellow"/>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plainTextFormattedCitation":"(Carvalheiro et al., 2021)","previouslyFormattedCitation":"(Carvalheiro et al., 2021)"},"properties":{"noteIndex":0},"schema":"https://github.com/citation-style-language/schema/raw/master/csl-citation.json"}</w:instrText>
      </w:r>
      <w:r w:rsidR="002F1BDF" w:rsidRPr="00BD40DA">
        <w:rPr>
          <w:rFonts w:ascii="Arial" w:eastAsia="Arial" w:hAnsi="Arial" w:cs="Arial"/>
          <w:highlight w:val="yellow"/>
          <w:lang w:val="en-US"/>
        </w:rPr>
        <w:fldChar w:fldCharType="separate"/>
      </w:r>
      <w:r w:rsidR="00D0729E" w:rsidRPr="00D0729E">
        <w:rPr>
          <w:rFonts w:ascii="Arial" w:eastAsia="Arial" w:hAnsi="Arial" w:cs="Arial"/>
          <w:noProof/>
          <w:highlight w:val="yellow"/>
          <w:lang w:val="en-US"/>
        </w:rPr>
        <w:t xml:space="preserve">(Carvalheiro </w:t>
      </w:r>
      <w:r w:rsidR="00D0729E" w:rsidRPr="00D0729E">
        <w:rPr>
          <w:rFonts w:ascii="Arial" w:eastAsia="Arial" w:hAnsi="Arial" w:cs="Arial"/>
          <w:i/>
          <w:noProof/>
          <w:highlight w:val="yellow"/>
          <w:lang w:val="en-US"/>
        </w:rPr>
        <w:t>et al.</w:t>
      </w:r>
      <w:r w:rsidR="00D0729E" w:rsidRPr="00D0729E">
        <w:rPr>
          <w:rFonts w:ascii="Arial" w:eastAsia="Arial" w:hAnsi="Arial" w:cs="Arial"/>
          <w:noProof/>
          <w:highlight w:val="yellow"/>
          <w:lang w:val="en-US"/>
        </w:rPr>
        <w:t>, 2021)</w:t>
      </w:r>
      <w:r w:rsidR="002F1BDF" w:rsidRPr="00BD40DA">
        <w:rPr>
          <w:rFonts w:ascii="Arial" w:eastAsia="Arial" w:hAnsi="Arial" w:cs="Arial"/>
          <w:highlight w:val="yellow"/>
          <w:lang w:val="en-US"/>
        </w:rPr>
        <w:fldChar w:fldCharType="end"/>
      </w:r>
      <w:r w:rsidR="002F1BDF" w:rsidRPr="00BD40DA">
        <w:rPr>
          <w:rFonts w:ascii="Arial" w:eastAsia="Arial" w:hAnsi="Arial" w:cs="Arial"/>
          <w:highlight w:val="yellow"/>
          <w:lang w:val="en-US"/>
        </w:rPr>
        <w:t xml:space="preserve"> </w:t>
      </w:r>
      <w:r w:rsidR="00DB6104" w:rsidRPr="00BD40DA">
        <w:rPr>
          <w:rFonts w:ascii="Arial" w:eastAsia="Arial" w:hAnsi="Arial" w:cs="Arial"/>
          <w:highlight w:val="yellow"/>
          <w:lang w:val="en-US"/>
        </w:rPr>
        <w:t>and threat of shock</w:t>
      </w:r>
      <w:r w:rsidR="00AC2CAC" w:rsidRPr="00BD40DA">
        <w:rPr>
          <w:rFonts w:ascii="Arial" w:eastAsia="Arial" w:hAnsi="Arial" w:cs="Arial"/>
          <w:highlight w:val="yellow"/>
          <w:lang w:val="en-US"/>
        </w:rPr>
        <w:t xml:space="preserve"> </w:t>
      </w:r>
      <w:r w:rsidR="0024422C" w:rsidRPr="00BD40DA">
        <w:rPr>
          <w:rFonts w:ascii="Arial" w:eastAsia="Arial" w:hAnsi="Arial" w:cs="Arial"/>
          <w:highlight w:val="yellow"/>
          <w:lang w:val="en-US"/>
        </w:rPr>
        <w:fldChar w:fldCharType="begin" w:fldLock="1"/>
      </w:r>
      <w:r w:rsidR="00D0729E">
        <w:rPr>
          <w:rFonts w:ascii="Arial" w:eastAsia="Arial" w:hAnsi="Arial" w:cs="Arial"/>
          <w:highlight w:val="yellow"/>
          <w:lang w:val="en-US"/>
        </w:rPr>
        <w:instrText>ADDIN CSL_CITATION {"citationItems":[{"id":"ITEM-1","itemData":{"DOI":"10.1073/pnas.1213923110","ISSN":"00278424","PMID":"23401511","abstract":"From job interviews to the heat of battle, it is evident that people think and learn differently when stressed. In fact, learning under stress may have long-term consequences; stress facilitates aversive conditioning and associations learned during extreme stress may result in debilitating emotional responses in posttraumatic stress disorder. The mechanisms underpinning such stress-related associations, however, are unknown. Computational neuroscience has successfully characterized several mechanisms critical for associative learning under normative conditions. One such mechanism, the detection of a mismatch between expected and observed outcomes within the ventral striatum (i.e., \"prediction errors\"), is thought to be a critical precursor to the formation of new stimulus- outcome associations. An untested possibility, therefore, is that stress may affect learning via modulation of this mechanism. Here we combine a translational model of stress with a cognitive neuroimaging paradigm to demonstrate that stress significantly increases ventral striatum aversive (but not appetitive) prediction error signal. This provides a unique account of the propensity to form threat-related associations under stress with direct implications for our understanding of both normal stress and stress-related disorders.","author":[{"dropping-particle":"","family":"Robinson","given":"Oliver J.","non-dropping-particle":"","parse-names":false,"suffix":""},{"dropping-particle":"","family":"Overstreet","given":"Cassie","non-dropping-particle":"","parse-names":false,"suffix":""},{"dropping-particle":"","family":"Charney","given":"Danielle R.","non-dropping-particle":"","parse-names":false,"suffix":""},{"dropping-particle":"","family":"Vytal","given":"Katherine","non-dropping-particle":"","parse-names":false,"suffix":""},{"dropping-particle":"","family":"Grillon","given":"Christian","non-dropping-particle":"","parse-names":false,"suffix":""}],"container-title":"Proceedings of the National Academy of Sciences of the United States of America","id":"ITEM-1","issue":"10","issued":{"date-parts":[["2013"]]},"page":"4129-4133","title":"Stress increases aversive prediction error signal in the ventral striatum","type":"article-journal","volume":"110"},"uris":["http://www.mendeley.com/documents/?uuid=7a182821-27b6-4227-adf4-9a93c0ffdd0d"]}],"mendeley":{"formattedCitation":"(Robinson &lt;i&gt;et al.&lt;/i&gt;, 2013)","plainTextFormattedCitation":"(Robinson et al., 2013)","previouslyFormattedCitation":"(Robinson et al., 2013)"},"properties":{"noteIndex":0},"schema":"https://github.com/citation-style-language/schema/raw/master/csl-citation.json"}</w:instrText>
      </w:r>
      <w:r w:rsidR="0024422C" w:rsidRPr="00BD40DA">
        <w:rPr>
          <w:rFonts w:ascii="Arial" w:eastAsia="Arial" w:hAnsi="Arial" w:cs="Arial"/>
          <w:highlight w:val="yellow"/>
          <w:lang w:val="en-US"/>
        </w:rPr>
        <w:fldChar w:fldCharType="separate"/>
      </w:r>
      <w:r w:rsidR="00D0729E" w:rsidRPr="00D0729E">
        <w:rPr>
          <w:rFonts w:ascii="Arial" w:eastAsia="Arial" w:hAnsi="Arial" w:cs="Arial"/>
          <w:noProof/>
          <w:highlight w:val="yellow"/>
          <w:lang w:val="en-US"/>
        </w:rPr>
        <w:t xml:space="preserve">(Robinson </w:t>
      </w:r>
      <w:r w:rsidR="00D0729E" w:rsidRPr="00D0729E">
        <w:rPr>
          <w:rFonts w:ascii="Arial" w:eastAsia="Arial" w:hAnsi="Arial" w:cs="Arial"/>
          <w:i/>
          <w:noProof/>
          <w:highlight w:val="yellow"/>
          <w:lang w:val="en-US"/>
        </w:rPr>
        <w:t>et al.</w:t>
      </w:r>
      <w:r w:rsidR="00D0729E" w:rsidRPr="00D0729E">
        <w:rPr>
          <w:rFonts w:ascii="Arial" w:eastAsia="Arial" w:hAnsi="Arial" w:cs="Arial"/>
          <w:noProof/>
          <w:highlight w:val="yellow"/>
          <w:lang w:val="en-US"/>
        </w:rPr>
        <w:t>, 2013)</w:t>
      </w:r>
      <w:r w:rsidR="0024422C" w:rsidRPr="00BD40DA">
        <w:rPr>
          <w:rFonts w:ascii="Arial" w:eastAsia="Arial" w:hAnsi="Arial" w:cs="Arial"/>
          <w:highlight w:val="yellow"/>
          <w:lang w:val="en-US"/>
        </w:rPr>
        <w:fldChar w:fldCharType="end"/>
      </w:r>
      <w:r w:rsidR="002F1BDF" w:rsidRPr="00BD40DA">
        <w:rPr>
          <w:rFonts w:ascii="Arial" w:eastAsia="Arial" w:hAnsi="Arial" w:cs="Arial"/>
          <w:highlight w:val="yellow"/>
          <w:lang w:val="en-US"/>
        </w:rPr>
        <w:t xml:space="preserve"> differ</w:t>
      </w:r>
      <w:r w:rsidR="00641CF5" w:rsidRPr="00BD40DA">
        <w:rPr>
          <w:rFonts w:ascii="Arial" w:eastAsia="Arial" w:hAnsi="Arial" w:cs="Arial"/>
          <w:highlight w:val="yellow"/>
          <w:lang w:val="en-US"/>
        </w:rPr>
        <w:t>s</w:t>
      </w:r>
      <w:r w:rsidR="002F1BDF" w:rsidRPr="00BD40DA">
        <w:rPr>
          <w:rFonts w:ascii="Arial" w:eastAsia="Arial" w:hAnsi="Arial" w:cs="Arial"/>
          <w:highlight w:val="yellow"/>
          <w:lang w:val="en-US"/>
        </w:rPr>
        <w:t xml:space="preserve"> from our focus on psychosocial stress</w:t>
      </w:r>
      <w:r w:rsidR="00AC2CAC" w:rsidRPr="00BD40DA">
        <w:rPr>
          <w:rFonts w:ascii="Arial" w:eastAsia="Arial" w:hAnsi="Arial" w:cs="Arial"/>
          <w:highlight w:val="yellow"/>
          <w:lang w:val="en-US"/>
        </w:rPr>
        <w:t>.</w:t>
      </w:r>
      <w:r w:rsidR="00CD3A2D" w:rsidRPr="00BD40DA">
        <w:rPr>
          <w:rFonts w:ascii="Arial" w:eastAsia="Arial" w:hAnsi="Arial" w:cs="Arial"/>
          <w:highlight w:val="yellow"/>
          <w:lang w:val="en-US"/>
        </w:rPr>
        <w:t xml:space="preserve"> While </w:t>
      </w:r>
      <w:r w:rsidR="00641CF5" w:rsidRPr="00BD40DA">
        <w:rPr>
          <w:rFonts w:ascii="Arial" w:eastAsia="Arial" w:hAnsi="Arial" w:cs="Arial"/>
          <w:highlight w:val="yellow"/>
          <w:lang w:val="en-US"/>
        </w:rPr>
        <w:t xml:space="preserve">both studies employed </w:t>
      </w:r>
      <w:r w:rsidR="00C960DD" w:rsidRPr="00BD40DA">
        <w:rPr>
          <w:rFonts w:ascii="Arial" w:eastAsia="Arial" w:hAnsi="Arial" w:cs="Arial"/>
          <w:highlight w:val="yellow"/>
          <w:lang w:val="en-US"/>
        </w:rPr>
        <w:t>reward-learning paradigm</w:t>
      </w:r>
      <w:r w:rsidR="00CD3A2D" w:rsidRPr="00BD40DA">
        <w:rPr>
          <w:rFonts w:ascii="Arial" w:eastAsia="Arial" w:hAnsi="Arial" w:cs="Arial"/>
          <w:highlight w:val="yellow"/>
          <w:lang w:val="en-US"/>
        </w:rPr>
        <w:t>s</w:t>
      </w:r>
      <w:r w:rsidR="00641CF5" w:rsidRPr="00BD40DA">
        <w:rPr>
          <w:rFonts w:ascii="Arial" w:eastAsia="Arial" w:hAnsi="Arial" w:cs="Arial"/>
          <w:highlight w:val="yellow"/>
          <w:lang w:val="en-US"/>
        </w:rPr>
        <w:t xml:space="preserve">, they did </w:t>
      </w:r>
      <w:r w:rsidR="0033302F" w:rsidRPr="00BD40DA">
        <w:rPr>
          <w:rFonts w:ascii="Arial" w:eastAsia="Arial" w:hAnsi="Arial" w:cs="Arial"/>
          <w:highlight w:val="yellow"/>
          <w:lang w:val="en-US"/>
        </w:rPr>
        <w:t>not tap reversal learn</w:t>
      </w:r>
      <w:r w:rsidR="00BD40DA" w:rsidRPr="00BD40DA">
        <w:rPr>
          <w:rFonts w:ascii="Arial" w:eastAsia="Arial" w:hAnsi="Arial" w:cs="Arial"/>
          <w:highlight w:val="yellow"/>
          <w:lang w:val="en-US"/>
        </w:rPr>
        <w:t>ing</w:t>
      </w:r>
      <w:r w:rsidR="0033302F" w:rsidRPr="00BD40DA">
        <w:rPr>
          <w:rFonts w:ascii="Arial" w:eastAsia="Arial" w:hAnsi="Arial" w:cs="Arial"/>
          <w:highlight w:val="yellow"/>
          <w:lang w:val="en-US"/>
        </w:rPr>
        <w:t xml:space="preserve"> specifically. </w:t>
      </w:r>
      <w:r w:rsidR="00C35A9B" w:rsidRPr="00BD40DA">
        <w:rPr>
          <w:rFonts w:ascii="Arial" w:hAnsi="Arial" w:cs="Arial"/>
          <w:highlight w:val="yellow"/>
          <w:lang w:val="en-US"/>
        </w:rPr>
        <w:t xml:space="preserve">To assess the effect of psychosocial stress on </w:t>
      </w:r>
      <w:r w:rsidR="0033302F" w:rsidRPr="00BD40DA">
        <w:rPr>
          <w:rFonts w:ascii="Arial" w:hAnsi="Arial" w:cs="Arial"/>
          <w:highlight w:val="yellow"/>
          <w:lang w:val="en-US"/>
        </w:rPr>
        <w:t>cognitive flexibility</w:t>
      </w:r>
      <w:r w:rsidR="00CD3A2D" w:rsidRPr="00BD40DA">
        <w:rPr>
          <w:rFonts w:ascii="Arial" w:hAnsi="Arial" w:cs="Arial"/>
          <w:highlight w:val="yellow"/>
          <w:lang w:val="en-US"/>
        </w:rPr>
        <w:t>, we used the Trier Social Stress Test</w:t>
      </w:r>
      <w:r w:rsidR="00641CF5" w:rsidRPr="00BD40DA">
        <w:rPr>
          <w:rFonts w:ascii="Arial" w:hAnsi="Arial" w:cs="Arial"/>
          <w:highlight w:val="yellow"/>
          <w:lang w:val="en-US"/>
        </w:rPr>
        <w:t xml:space="preserve"> (TSST)</w:t>
      </w:r>
      <w:r w:rsidR="00CD3A2D" w:rsidRPr="00BD40DA">
        <w:rPr>
          <w:rFonts w:ascii="Arial" w:hAnsi="Arial" w:cs="Arial"/>
          <w:highlight w:val="yellow"/>
          <w:lang w:val="en-US"/>
        </w:rPr>
        <w:t xml:space="preserve"> </w:t>
      </w:r>
      <w:r w:rsidR="00C35A9B" w:rsidRPr="00BD40DA">
        <w:rPr>
          <w:rFonts w:ascii="Arial" w:hAnsi="Arial" w:cs="Arial"/>
          <w:highlight w:val="yellow"/>
          <w:lang w:val="en-US"/>
        </w:rPr>
        <w:t>and</w:t>
      </w:r>
      <w:r w:rsidR="00641CF5" w:rsidRPr="00BD40DA">
        <w:rPr>
          <w:rFonts w:ascii="Arial" w:hAnsi="Arial" w:cs="Arial"/>
          <w:highlight w:val="yellow"/>
          <w:lang w:val="en-US"/>
        </w:rPr>
        <w:t xml:space="preserve"> </w:t>
      </w:r>
      <w:r w:rsidR="00754D25" w:rsidRPr="00BD40DA">
        <w:rPr>
          <w:rFonts w:ascii="Arial" w:hAnsi="Arial" w:cs="Arial"/>
          <w:highlight w:val="yellow"/>
          <w:lang w:val="en-US"/>
        </w:rPr>
        <w:t>fMRI</w:t>
      </w:r>
      <w:r w:rsidR="1FBC3EBE" w:rsidRPr="00BD40DA">
        <w:rPr>
          <w:rFonts w:ascii="Arial" w:hAnsi="Arial" w:cs="Arial"/>
          <w:highlight w:val="yellow"/>
          <w:lang w:val="en-US"/>
        </w:rPr>
        <w:t xml:space="preserve"> to study </w:t>
      </w:r>
      <w:r w:rsidR="0F3638A7" w:rsidRPr="00BD40DA">
        <w:rPr>
          <w:rFonts w:ascii="Arial" w:hAnsi="Arial" w:cs="Arial"/>
          <w:highlight w:val="yellow"/>
          <w:lang w:val="en-US"/>
        </w:rPr>
        <w:t>probabilistic reversal</w:t>
      </w:r>
      <w:r w:rsidR="41585CF9" w:rsidRPr="00BD40DA">
        <w:rPr>
          <w:rFonts w:ascii="Arial" w:hAnsi="Arial" w:cs="Arial"/>
          <w:highlight w:val="yellow"/>
          <w:lang w:val="en-US"/>
        </w:rPr>
        <w:t xml:space="preserve"> learning</w:t>
      </w:r>
      <w:r w:rsidR="0F3638A7" w:rsidRPr="00BD40DA">
        <w:rPr>
          <w:rFonts w:ascii="Arial" w:hAnsi="Arial" w:cs="Arial"/>
          <w:highlight w:val="yellow"/>
          <w:lang w:val="en-US"/>
        </w:rPr>
        <w:t xml:space="preserve"> in</w:t>
      </w:r>
      <w:r w:rsidR="3789734E" w:rsidRPr="00BD40DA">
        <w:rPr>
          <w:rFonts w:ascii="Arial" w:hAnsi="Arial" w:cs="Arial"/>
          <w:highlight w:val="yellow"/>
          <w:lang w:val="en-US"/>
        </w:rPr>
        <w:t xml:space="preserve"> healthy male participants</w:t>
      </w:r>
      <w:r w:rsidR="0033302F" w:rsidRPr="00BD40DA">
        <w:rPr>
          <w:rFonts w:ascii="Arial" w:hAnsi="Arial" w:cs="Arial"/>
          <w:highlight w:val="yellow"/>
          <w:lang w:val="en-US"/>
        </w:rPr>
        <w:t xml:space="preserve">, employing </w:t>
      </w:r>
      <w:r w:rsidR="0F3638A7" w:rsidRPr="00BD40DA">
        <w:rPr>
          <w:rFonts w:ascii="Arial" w:hAnsi="Arial" w:cs="Arial"/>
          <w:highlight w:val="yellow"/>
          <w:lang w:val="en-US"/>
        </w:rPr>
        <w:t>a within-subjects design</w:t>
      </w:r>
      <w:r w:rsidR="70DFC8F9" w:rsidRPr="00BD40DA">
        <w:rPr>
          <w:rFonts w:ascii="Arial" w:hAnsi="Arial" w:cs="Arial"/>
          <w:highlight w:val="yellow"/>
          <w:lang w:val="en-US"/>
        </w:rPr>
        <w:t>.</w:t>
      </w:r>
      <w:r w:rsidR="0F3638A7" w:rsidRPr="00F14389">
        <w:rPr>
          <w:rFonts w:ascii="Arial" w:hAnsi="Arial" w:cs="Arial"/>
          <w:lang w:val="en-US"/>
        </w:rPr>
        <w:t xml:space="preserve"> </w:t>
      </w:r>
      <w:r w:rsidR="00B90713">
        <w:rPr>
          <w:rFonts w:ascii="Arial" w:hAnsi="Arial" w:cs="Arial"/>
          <w:lang w:val="en-US"/>
        </w:rPr>
        <w:br/>
      </w:r>
    </w:p>
    <w:p w14:paraId="22B0F256" w14:textId="24C1B1AB" w:rsidR="003040FF" w:rsidRPr="00F14389" w:rsidRDefault="00B90713" w:rsidP="00E305A8">
      <w:pPr>
        <w:spacing w:line="480" w:lineRule="auto"/>
        <w:ind w:firstLine="708"/>
        <w:jc w:val="both"/>
        <w:rPr>
          <w:rFonts w:ascii="Arial" w:hAnsi="Arial" w:cs="Arial"/>
          <w:lang w:val="en-US"/>
        </w:rPr>
      </w:pPr>
      <w:r w:rsidRPr="00B90713">
        <w:rPr>
          <w:rFonts w:ascii="Arial" w:hAnsi="Arial" w:cs="Arial"/>
          <w:lang w:val="en-US"/>
        </w:rPr>
        <w:t xml:space="preserve">Our study combines the advantages of a within-subjects design and fine-grained computational measures to investigate the effect of acute psychosocial stress on probabilistic </w:t>
      </w:r>
      <w:r w:rsidRPr="00B90713">
        <w:rPr>
          <w:rFonts w:ascii="Arial" w:hAnsi="Arial" w:cs="Arial"/>
          <w:lang w:val="en-US"/>
        </w:rPr>
        <w:lastRenderedPageBreak/>
        <w:t>reversal learning in healthy male adults.</w:t>
      </w:r>
      <w:r w:rsidR="2634D4CB" w:rsidRPr="00F14389">
        <w:rPr>
          <w:rFonts w:ascii="Arial" w:hAnsi="Arial" w:cs="Arial"/>
          <w:lang w:val="en-US"/>
        </w:rPr>
        <w:t xml:space="preserve">Applying a state-of-the-art hierarchical Bayesian modeling approach </w:t>
      </w:r>
      <w:r w:rsidR="2634D4CB" w:rsidRPr="00F14389">
        <w:rPr>
          <w:rFonts w:ascii="Arial" w:hAnsi="Arial" w:cs="Arial"/>
          <w:noProof/>
          <w:lang w:val="en-US"/>
        </w:rPr>
        <w:t>(Piray et al., 2019)</w:t>
      </w:r>
      <w:r w:rsidR="2634D4CB" w:rsidRPr="00F14389">
        <w:rPr>
          <w:rFonts w:ascii="Arial" w:hAnsi="Arial" w:cs="Arial"/>
          <w:lang w:val="en-US"/>
        </w:rPr>
        <w:t xml:space="preserve"> allowed us to model the impact of stress on behavioral adaptation</w:t>
      </w:r>
      <w:r w:rsidR="0033302F">
        <w:rPr>
          <w:rFonts w:ascii="Arial" w:hAnsi="Arial" w:cs="Arial"/>
          <w:lang w:val="en-US"/>
        </w:rPr>
        <w:t>.</w:t>
      </w:r>
      <w:r w:rsidR="2634D4CB" w:rsidRPr="00F14389">
        <w:rPr>
          <w:rFonts w:ascii="Arial" w:hAnsi="Arial" w:cs="Arial"/>
          <w:lang w:val="en-US"/>
        </w:rPr>
        <w:t xml:space="preserve"> </w:t>
      </w:r>
    </w:p>
    <w:p w14:paraId="58580B46" w14:textId="7AC073F4" w:rsidR="0082088E" w:rsidRPr="00F14389" w:rsidRDefault="00451058" w:rsidP="00E305A8">
      <w:pPr>
        <w:spacing w:line="480" w:lineRule="auto"/>
        <w:jc w:val="both"/>
        <w:rPr>
          <w:rFonts w:ascii="Arial" w:hAnsi="Arial" w:cs="Arial"/>
          <w:lang w:val="en-US"/>
        </w:rPr>
      </w:pPr>
      <w:r w:rsidRPr="00F14389">
        <w:rPr>
          <w:rFonts w:ascii="Arial" w:hAnsi="Arial" w:cs="Arial"/>
          <w:lang w:val="en-US"/>
        </w:rPr>
        <w:br w:type="page"/>
      </w:r>
    </w:p>
    <w:p w14:paraId="68B70CEA" w14:textId="160A8E7D" w:rsidR="00481B47" w:rsidRPr="00F14389" w:rsidRDefault="005213EF"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00E305A8">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E305A8">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1432F45D" w:rsidR="008F2DA7" w:rsidRPr="00F14389" w:rsidRDefault="00EB5FFD" w:rsidP="00E305A8">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008062C3">
        <w:rPr>
          <w:rFonts w:ascii="Arial" w:hAnsi="Arial" w:cs="Arial"/>
          <w:lang w:val="en-US"/>
        </w:rPr>
        <w:t xml:space="preserve"> Participants were only male because </w:t>
      </w:r>
      <w:r w:rsidR="00306DC0">
        <w:rPr>
          <w:rFonts w:ascii="Arial" w:hAnsi="Arial" w:cs="Arial"/>
          <w:lang w:val="en-US"/>
        </w:rPr>
        <w:t>cortisol reactivity</w:t>
      </w:r>
      <w:r w:rsidR="008D7939">
        <w:rPr>
          <w:rFonts w:ascii="Arial" w:hAnsi="Arial" w:cs="Arial"/>
          <w:lang w:val="en-US"/>
        </w:rPr>
        <w:t xml:space="preserve"> to the TSST</w:t>
      </w:r>
      <w:r w:rsidR="00306DC0">
        <w:rPr>
          <w:rFonts w:ascii="Arial" w:hAnsi="Arial" w:cs="Arial"/>
          <w:lang w:val="en-US"/>
        </w:rPr>
        <w:t xml:space="preserve"> </w:t>
      </w:r>
      <w:r w:rsidR="00306DC0">
        <w:rPr>
          <w:rFonts w:ascii="Arial" w:hAnsi="Arial" w:cs="Arial"/>
          <w:lang w:val="en-US"/>
        </w:rPr>
        <w:fldChar w:fldCharType="begin" w:fldLock="1"/>
      </w:r>
      <w:r w:rsidR="00D0729E">
        <w:rPr>
          <w:rFonts w:ascii="Arial" w:hAnsi="Arial" w:cs="Arial"/>
          <w:lang w:val="en-US"/>
        </w:rPr>
        <w:instrText>ADDIN CSL_CITATION {"citationItems":[{"id":"ITEM-1","itemData":{"DOI":"10.1016/j.psyneuen.2017.04.007","ISSN":"18733360","PMID":"28486178","abstract":"Some, but not all studies using the Trier Social Stress Test (TSST) have demonstrated evidence in support of sex differences in salivary cortisol. The aim of the current meta-analysis is to examine sex differences in salivary cortisol following exposure to the TSST. We further explored the effects of modifications to the TSST protocol and procedural variations as potential moderators. We searched articles published from January, 1993 to February, 2016 in MedLine, PsychINFO, and ProQuest Theses and Dissertations. This meta-analysis is based on 34 studies, with a total sample size of 1350 individuals (640 women and 710 men). Using a random effects model, we found significant heterogeneity in salivary cortisol output across sexes, such that men were observed to have higher cortisol values at peak and recovery following the TSST compared to women. Modifications to the sampling trajectory of cortisol (i.e., duration of acclimation, peak sampling time, and duration of recovery) significantly moderated the heterogeneity across both sexes. Further, there are observed sex differences at various time points of the reactive cortisol following the TSST. Lastly, current results suggest that these sex differences can be, at least in part, attributed to variations in methodological considerations across studies. Future research could advance this line of inquiry by using other methods of analyses (e.g., area under the curve; AUC), in order to better understand the effects of methodological variations and their implications for research design.","author":[{"dropping-particle":"","family":"Liu","given":"Jenny J.W.","non-dropping-particle":"","parse-names":false,"suffix":""},{"dropping-particle":"","family":"Ein","given":"Natalie","non-dropping-particle":"","parse-names":false,"suffix":""},{"dropping-particle":"","family":"Peck","given":"Katlyn","non-dropping-particle":"","parse-names":false,"suffix":""},{"dropping-particle":"","family":"Huang","given":"Vivian","non-dropping-particle":"","parse-names":false,"suffix":""},{"dropping-particle":"","family":"Pruessner","given":"Jens C.","non-dropping-particle":"","parse-names":false,"suffix":""},{"dropping-particle":"","family":"Vickers","given":"Kristin","non-dropping-particle":"","parse-names":false,"suffix":""}],"container-title":"Psychoneuroendocrinology","id":"ITEM-1","issue":"October 2016","issued":{"date-parts":[["2017"]]},"page":"26-37","publisher":"Elsevier","title":"Sex differences in salivary cortisol reactivity to the Trier Social Stress Test (TSST): A meta-analysis","type":"article-journal","volume":"82"},"uris":["http://www.mendeley.com/documents/?uuid=02e6d7cd-43dd-4f76-ad8f-cbe836a225ae"]}],"mendeley":{"formattedCitation":"(Liu &lt;i&gt;et al.&lt;/i&gt;, 2017)","plainTextFormattedCitation":"(Liu et al., 2017)","previouslyFormattedCitation":"(Liu et al., 2017)"},"properties":{"noteIndex":0},"schema":"https://github.com/citation-style-language/schema/raw/master/csl-citation.json"}</w:instrText>
      </w:r>
      <w:r w:rsidR="00306DC0">
        <w:rPr>
          <w:rFonts w:ascii="Arial" w:hAnsi="Arial" w:cs="Arial"/>
          <w:lang w:val="en-US"/>
        </w:rPr>
        <w:fldChar w:fldCharType="separate"/>
      </w:r>
      <w:r w:rsidR="00D0729E" w:rsidRPr="00D0729E">
        <w:rPr>
          <w:rFonts w:ascii="Arial" w:hAnsi="Arial" w:cs="Arial"/>
          <w:noProof/>
          <w:lang w:val="en-US"/>
        </w:rPr>
        <w:t xml:space="preserve">(Liu </w:t>
      </w:r>
      <w:r w:rsidR="00D0729E" w:rsidRPr="00D0729E">
        <w:rPr>
          <w:rFonts w:ascii="Arial" w:hAnsi="Arial" w:cs="Arial"/>
          <w:i/>
          <w:noProof/>
          <w:lang w:val="en-US"/>
        </w:rPr>
        <w:t>et al.</w:t>
      </w:r>
      <w:r w:rsidR="00D0729E" w:rsidRPr="00D0729E">
        <w:rPr>
          <w:rFonts w:ascii="Arial" w:hAnsi="Arial" w:cs="Arial"/>
          <w:noProof/>
          <w:lang w:val="en-US"/>
        </w:rPr>
        <w:t>, 2017)</w:t>
      </w:r>
      <w:r w:rsidR="00306DC0">
        <w:rPr>
          <w:rFonts w:ascii="Arial" w:hAnsi="Arial" w:cs="Arial"/>
          <w:lang w:val="en-US"/>
        </w:rPr>
        <w:fldChar w:fldCharType="end"/>
      </w:r>
      <w:r w:rsidR="00306DC0">
        <w:rPr>
          <w:rFonts w:ascii="Arial" w:hAnsi="Arial" w:cs="Arial"/>
          <w:lang w:val="en-US"/>
        </w:rPr>
        <w:t xml:space="preserve">, as well as cognitive flexibility </w:t>
      </w:r>
      <w:r w:rsidR="008062C3">
        <w:rPr>
          <w:rFonts w:ascii="Arial" w:hAnsi="Arial" w:cs="Arial"/>
          <w:lang w:val="en-US"/>
        </w:rPr>
        <w:fldChar w:fldCharType="begin" w:fldLock="1"/>
      </w:r>
      <w:r w:rsidR="00D0729E">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lt;i&gt;et al.&lt;/i&gt;, 2016)","plainTextFormattedCitation":"(Shields et al., 2016)","previouslyFormattedCitation":"(Shields et al., 2016)"},"properties":{"noteIndex":0},"schema":"https://github.com/citation-style-language/schema/raw/master/csl-citation.json"}</w:instrText>
      </w:r>
      <w:r w:rsidR="008062C3">
        <w:rPr>
          <w:rFonts w:ascii="Arial" w:hAnsi="Arial" w:cs="Arial"/>
          <w:lang w:val="en-US"/>
        </w:rPr>
        <w:fldChar w:fldCharType="separate"/>
      </w:r>
      <w:r w:rsidR="00D0729E" w:rsidRPr="00D0729E">
        <w:rPr>
          <w:rFonts w:ascii="Arial" w:hAnsi="Arial" w:cs="Arial"/>
          <w:noProof/>
          <w:lang w:val="en-US"/>
        </w:rPr>
        <w:t xml:space="preserve">(Shields </w:t>
      </w:r>
      <w:r w:rsidR="00D0729E" w:rsidRPr="00D0729E">
        <w:rPr>
          <w:rFonts w:ascii="Arial" w:hAnsi="Arial" w:cs="Arial"/>
          <w:i/>
          <w:noProof/>
          <w:lang w:val="en-US"/>
        </w:rPr>
        <w:t>et al.</w:t>
      </w:r>
      <w:r w:rsidR="00D0729E" w:rsidRPr="00D0729E">
        <w:rPr>
          <w:rFonts w:ascii="Arial" w:hAnsi="Arial" w:cs="Arial"/>
          <w:noProof/>
          <w:lang w:val="en-US"/>
        </w:rPr>
        <w:t>, 2016)</w:t>
      </w:r>
      <w:r w:rsidR="008062C3">
        <w:rPr>
          <w:rFonts w:ascii="Arial" w:hAnsi="Arial" w:cs="Arial"/>
          <w:lang w:val="en-US"/>
        </w:rPr>
        <w:fldChar w:fldCharType="end"/>
      </w:r>
      <w:r w:rsidR="00306DC0">
        <w:rPr>
          <w:rFonts w:ascii="Arial" w:hAnsi="Arial" w:cs="Arial"/>
          <w:lang w:val="en-US"/>
        </w:rPr>
        <w:t xml:space="preserve"> were apt to sex differences</w:t>
      </w:r>
      <w:r w:rsidR="008062C3">
        <w:rPr>
          <w:rFonts w:ascii="Arial" w:hAnsi="Arial" w:cs="Arial"/>
          <w:lang w:val="en-US"/>
        </w:rPr>
        <w:t xml:space="preserve">. </w:t>
      </w:r>
      <w:r w:rsidR="00C73EF7">
        <w:rPr>
          <w:rFonts w:ascii="Arial" w:hAnsi="Arial" w:cs="Arial"/>
          <w:lang w:val="en-US"/>
        </w:rPr>
        <w:t xml:space="preserve">Participants were included only in the absence of medical, neurological and current or lifetime psychiatric disorders assessed by the German Structured Clinical Interview for Diagnostic and Statistical Manual of Mental Disorders (SCID-IV, </w:t>
      </w:r>
      <w:r w:rsidR="2404D4A3" w:rsidRPr="00F14389">
        <w:rPr>
          <w:rFonts w:ascii="Arial" w:hAnsi="Arial" w:cs="Arial"/>
          <w:lang w:val="en-US"/>
        </w:rPr>
        <w:t xml:space="preserve"> </w:t>
      </w:r>
      <w:r w:rsidR="2404D4A3" w:rsidRPr="00F14389">
        <w:rPr>
          <w:rFonts w:ascii="Arial" w:hAnsi="Arial" w:cs="Arial"/>
          <w:lang w:val="en-US"/>
        </w:rPr>
        <w:lastRenderedPageBreak/>
        <w:t>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1136C922" w:rsidRPr="00F14389">
        <w:rPr>
          <w:rFonts w:ascii="Arial" w:hAnsi="Arial" w:cs="Arial"/>
          <w:noProof/>
          <w:lang w:val="en-US"/>
        </w:rPr>
        <w:t>(Luettgau et al., 2018)</w:t>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1B657C2" w:rsidRPr="00F14389">
        <w:rPr>
          <w:rFonts w:ascii="Arial" w:hAnsi="Arial" w:cs="Arial"/>
          <w:noProof/>
          <w:lang w:val="en-US"/>
        </w:rPr>
        <w:t>(Kirschbaum et al., 1993)</w:t>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r w:rsidR="3C14A61C" w:rsidRPr="00F14389">
        <w:rPr>
          <w:rFonts w:ascii="Arial" w:hAnsi="Arial" w:cs="Arial"/>
          <w:lang w:val="en-US"/>
        </w:rPr>
        <w:t>In order to prevent confounding effects of circadian rhythm on cortisol levels</w:t>
      </w:r>
      <w:r w:rsidR="1136C922" w:rsidRPr="00F14389">
        <w:rPr>
          <w:rFonts w:ascii="Arial" w:hAnsi="Arial" w:cs="Arial"/>
          <w:lang w:val="en-US"/>
        </w:rPr>
        <w:t xml:space="preserve"> </w:t>
      </w:r>
      <w:r w:rsidR="1136C922" w:rsidRPr="00F14389">
        <w:rPr>
          <w:rFonts w:ascii="Arial" w:hAnsi="Arial" w:cs="Arial"/>
          <w:noProof/>
          <w:lang w:val="en-US"/>
        </w:rPr>
        <w:t>(Kudielka et al., 2004)</w:t>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E305A8">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484A74DE" w:rsidRPr="00F14389">
        <w:rPr>
          <w:rFonts w:ascii="Arial" w:hAnsi="Arial" w:cs="Arial"/>
          <w:noProof/>
          <w:lang w:val="en-US"/>
        </w:rPr>
        <w:t>(Luettgau et al., 2018)</w:t>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valenc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w:t>
      </w:r>
      <w:r w:rsidR="12F66985" w:rsidRPr="00F14389">
        <w:rPr>
          <w:rFonts w:ascii="Arial" w:hAnsi="Arial" w:cs="Arial"/>
          <w:lang w:val="en-US"/>
        </w:rPr>
        <w:lastRenderedPageBreak/>
        <w:t>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Pruessner et al., 2003) separately for both conditions and subtracting AUCg-control from AUCg-stress.</w:t>
      </w:r>
    </w:p>
    <w:p w14:paraId="3F2641E1" w14:textId="2D4DFC41" w:rsidR="00EB5FFD" w:rsidRPr="00F14389" w:rsidRDefault="00EB5FFD" w:rsidP="00E305A8">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E305A8">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66C0BF86" w:rsidRPr="00F14389">
        <w:rPr>
          <w:rFonts w:ascii="Arial" w:hAnsi="Arial" w:cs="Arial"/>
          <w:noProof/>
          <w:lang w:val="en-US"/>
        </w:rPr>
        <w:t>(Tewes and Wechsler, 1991)</w:t>
      </w:r>
      <w:r w:rsidR="66C0BF86" w:rsidRPr="00F14389">
        <w:rPr>
          <w:rFonts w:ascii="Arial" w:hAnsi="Arial" w:cs="Arial"/>
          <w:lang w:val="en-US"/>
        </w:rPr>
        <w:t xml:space="preserve"> to assess working memory capacity.</w:t>
      </w:r>
    </w:p>
    <w:p w14:paraId="760CF7C7" w14:textId="008D6EC8" w:rsidR="058E5924" w:rsidRPr="00F14389" w:rsidRDefault="058E5924"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E305A8">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ith regard to their respective stressfulness during the last 30 days.</w:t>
      </w:r>
    </w:p>
    <w:p w14:paraId="736A8FFF" w14:textId="0398F2B4"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42BB29E1" w:rsidR="00EC0C76" w:rsidRPr="00F14389" w:rsidRDefault="002F07BD" w:rsidP="00E305A8">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1F26905B" w:rsidRPr="00F14389">
        <w:rPr>
          <w:rFonts w:ascii="Arial" w:hAnsi="Arial" w:cs="Arial"/>
          <w:noProof/>
          <w:lang w:val="en-US"/>
        </w:rPr>
        <w:t>(Boehme et al., 2015; Reiter et al., 2016</w:t>
      </w:r>
      <w:proofErr w:type="gramStart"/>
      <w:r w:rsidR="1F26905B" w:rsidRPr="00F14389">
        <w:rPr>
          <w:rFonts w:ascii="Arial" w:hAnsi="Arial" w:cs="Arial"/>
          <w:noProof/>
          <w:lang w:val="en-US"/>
        </w:rPr>
        <w:t>a)</w:t>
      </w:r>
      <w:r w:rsidR="1F26905B" w:rsidRPr="00F14389">
        <w:rPr>
          <w:rFonts w:ascii="Arial" w:hAnsi="Arial" w:cs="Arial"/>
          <w:lang w:val="en-US"/>
        </w:rPr>
        <w:t xml:space="preserve"> </w:t>
      </w:r>
      <w:r w:rsidR="73AB7D11" w:rsidRPr="00F14389">
        <w:rPr>
          <w:rFonts w:ascii="Arial" w:hAnsi="Arial" w:cs="Arial"/>
          <w:lang w:val="en-US"/>
        </w:rPr>
        <w:t xml:space="preserve"> was</w:t>
      </w:r>
      <w:proofErr w:type="gramEnd"/>
      <w:r w:rsidR="73AB7D11" w:rsidRPr="00F14389">
        <w:rPr>
          <w:rFonts w:ascii="Arial" w:hAnsi="Arial" w:cs="Arial"/>
          <w:lang w:val="en-US"/>
        </w:rPr>
        <w:t xml:space="preserve"> programmed in Matlab (The MathWorks, Natick, MA) with Psychtoolbox</w:t>
      </w:r>
      <w:r w:rsidR="1F26905B" w:rsidRPr="00F14389">
        <w:rPr>
          <w:rFonts w:ascii="Arial" w:hAnsi="Arial" w:cs="Arial"/>
          <w:lang w:val="en-US"/>
        </w:rPr>
        <w:t xml:space="preserve"> </w:t>
      </w:r>
      <w:r w:rsidR="1F26905B" w:rsidRPr="00F14389">
        <w:rPr>
          <w:rFonts w:ascii="Arial" w:hAnsi="Arial" w:cs="Arial"/>
          <w:noProof/>
          <w:lang w:val="en-US"/>
        </w:rPr>
        <w:t>(Brainard, 1997)</w:t>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lastRenderedPageBreak/>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 xml:space="preserve">trials, contingencies reversed and </w:t>
      </w:r>
      <w:r w:rsidR="716FF138" w:rsidRPr="00BD40DA">
        <w:rPr>
          <w:rFonts w:ascii="Arial" w:hAnsi="Arial" w:cs="Arial"/>
          <w:highlight w:val="yellow"/>
          <w:lang w:val="en-US"/>
        </w:rPr>
        <w:t>these reversals repeated</w:t>
      </w:r>
      <w:r w:rsidR="3D43C45D" w:rsidRPr="00BD40DA">
        <w:rPr>
          <w:rFonts w:ascii="Arial" w:hAnsi="Arial" w:cs="Arial"/>
          <w:highlight w:val="yellow"/>
          <w:lang w:val="en-US"/>
        </w:rPr>
        <w:t xml:space="preserve"> </w:t>
      </w:r>
      <w:r w:rsidR="00202D15" w:rsidRPr="00BD40DA">
        <w:rPr>
          <w:rFonts w:ascii="Arial" w:hAnsi="Arial" w:cs="Arial"/>
          <w:highlight w:val="yellow"/>
          <w:lang w:val="en-US"/>
        </w:rPr>
        <w:t>four</w:t>
      </w:r>
      <w:r w:rsidR="3D43C45D" w:rsidRPr="00BD40DA">
        <w:rPr>
          <w:rFonts w:ascii="Arial" w:hAnsi="Arial" w:cs="Arial"/>
          <w:highlight w:val="yellow"/>
          <w:lang w:val="en-US"/>
        </w:rPr>
        <w:t xml:space="preserve"> times</w:t>
      </w:r>
      <w:r w:rsidR="716FF138" w:rsidRPr="00BD40DA">
        <w:rPr>
          <w:rFonts w:ascii="Arial" w:hAnsi="Arial" w:cs="Arial"/>
          <w:highlight w:val="yellow"/>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w:t>
      </w:r>
      <w:r w:rsidR="00202D15">
        <w:rPr>
          <w:rFonts w:ascii="Arial" w:hAnsi="Arial" w:cs="Arial"/>
          <w:lang w:val="en-US"/>
        </w:rPr>
        <w:t xml:space="preserve"> all subjected to the same task structure and were</w:t>
      </w:r>
      <w:r w:rsidR="716FF138" w:rsidRPr="00F14389">
        <w:rPr>
          <w:rFonts w:ascii="Arial" w:hAnsi="Arial" w:cs="Arial"/>
          <w:lang w:val="en-US"/>
        </w:rPr>
        <w:t xml:space="preserve"> instructed to win as much money as possible </w:t>
      </w:r>
      <w:r w:rsidR="00202D15">
        <w:rPr>
          <w:rFonts w:ascii="Arial" w:hAnsi="Arial" w:cs="Arial"/>
          <w:lang w:val="en-US"/>
        </w:rPr>
        <w:t xml:space="preserve">because they would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65545FA5" w:rsidR="00E11783" w:rsidRPr="00F14389" w:rsidRDefault="2CC7CE67" w:rsidP="00E305A8">
      <w:pPr>
        <w:spacing w:line="480" w:lineRule="auto"/>
        <w:jc w:val="both"/>
        <w:rPr>
          <w:rFonts w:ascii="Arial" w:hAnsi="Arial" w:cs="Arial"/>
          <w:lang w:val="en-US"/>
        </w:rPr>
      </w:pPr>
      <w:r w:rsidRPr="00F14389">
        <w:rPr>
          <w:rFonts w:ascii="Arial" w:hAnsi="Arial" w:cs="Arial"/>
          <w:lang w:val="en-US"/>
        </w:rPr>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600ECD39" w:rsidRPr="00F14389">
        <w:rPr>
          <w:rFonts w:ascii="Arial" w:hAnsi="Arial" w:cs="Arial"/>
          <w:lang w:val="en-US"/>
        </w:rPr>
        <w:t xml:space="preserve"> due to different task environments</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6DBF012D" w:rsidR="00956677" w:rsidRPr="00F14389" w:rsidRDefault="002F07BD" w:rsidP="00E305A8">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one-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p>
    <w:p w14:paraId="64950849"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71BCF0BD" w14:textId="3080A879"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70418479" w:rsidR="002F07BD"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2727D779" w:rsidRPr="00F14389">
        <w:rPr>
          <w:rFonts w:ascii="Arial" w:hAnsi="Arial" w:cs="Arial"/>
          <w:noProof/>
          <w:lang w:val="en-US"/>
        </w:rPr>
        <w:t>(Bates et al., 2015)</w:t>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 xml:space="preserve">experimental </w:t>
      </w:r>
      <w:proofErr w:type="gramStart"/>
      <w:r w:rsidR="69A34187" w:rsidRPr="00F14389">
        <w:rPr>
          <w:rFonts w:ascii="Arial" w:hAnsi="Arial" w:cs="Arial"/>
          <w:i/>
          <w:iCs/>
          <w:lang w:val="en-US"/>
        </w:rPr>
        <w:t>phase</w:t>
      </w:r>
      <w:proofErr w:type="gramEnd"/>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2727D779" w:rsidRPr="00F14389">
        <w:rPr>
          <w:rFonts w:ascii="Arial" w:hAnsi="Arial" w:cs="Arial"/>
          <w:noProof/>
          <w:lang w:val="en-US"/>
        </w:rPr>
        <w:t>(Rabe et al., 2020)</w:t>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4ADF0362" w:rsidR="005804D7"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w:t>
      </w:r>
      <w:r w:rsidR="00DB45D5">
        <w:rPr>
          <w:rFonts w:ascii="Arial" w:hAnsi="Arial" w:cs="Arial"/>
          <w:lang w:val="en-US"/>
        </w:rPr>
        <w:t>to explore</w:t>
      </w:r>
      <w:r w:rsidR="6F70ABD0" w:rsidRPr="00F14389">
        <w:rPr>
          <w:rFonts w:ascii="Arial" w:hAnsi="Arial" w:cs="Arial"/>
          <w:lang w:val="en-US"/>
        </w:rPr>
        <w:t xml:space="preserve"> the potential moderating impact of past stress exposure as well as working memory </w:t>
      </w:r>
      <w:r w:rsidR="00B4695A" w:rsidRPr="00F14389">
        <w:rPr>
          <w:rFonts w:ascii="Arial" w:hAnsi="Arial" w:cs="Arial"/>
          <w:lang w:val="en-US"/>
        </w:rPr>
        <w:t xml:space="preserve">capacity </w:t>
      </w:r>
      <w:r w:rsidR="00DB45D5">
        <w:rPr>
          <w:rFonts w:ascii="Arial" w:hAnsi="Arial" w:cs="Arial"/>
          <w:lang w:val="en-US"/>
        </w:rPr>
        <w:t xml:space="preserve">on stress-related learning </w:t>
      </w:r>
      <w:r w:rsidR="00927830" w:rsidRPr="00F14389">
        <w:rPr>
          <w:rFonts w:ascii="Arial" w:hAnsi="Arial" w:cs="Arial"/>
          <w:noProof/>
          <w:lang w:val="en-US"/>
        </w:rPr>
        <w:t>(Otto et al., 2013; Radenbach et al., 2015)</w:t>
      </w:r>
      <w:r w:rsidR="6F70ABD0" w:rsidRPr="00F14389">
        <w:rPr>
          <w:rFonts w:ascii="Arial" w:hAnsi="Arial" w:cs="Arial"/>
          <w:lang w:val="en-US"/>
        </w:rPr>
        <w:t xml:space="preserve"> we </w:t>
      </w:r>
      <w:r w:rsidR="00DB45D5">
        <w:rPr>
          <w:rFonts w:ascii="Arial" w:hAnsi="Arial" w:cs="Arial"/>
          <w:lang w:val="en-US"/>
        </w:rPr>
        <w:t>associated these with</w:t>
      </w:r>
      <w:r w:rsidR="00DB45D5" w:rsidRPr="00F14389">
        <w:rPr>
          <w:rFonts w:ascii="Arial" w:hAnsi="Arial" w:cs="Arial"/>
          <w:lang w:val="en-US"/>
        </w:rPr>
        <w:t xml:space="preserve"> </w:t>
      </w:r>
      <w:r w:rsidR="06FEC49F" w:rsidRPr="00F14389">
        <w:rPr>
          <w:rFonts w:ascii="Arial" w:hAnsi="Arial" w:cs="Arial"/>
          <w:lang w:val="en-US"/>
        </w:rPr>
        <w:t>the stress effect on</w:t>
      </w:r>
      <w:r w:rsidR="6F70ABD0" w:rsidRPr="00F14389">
        <w:rPr>
          <w:rFonts w:ascii="Arial" w:hAnsi="Arial" w:cs="Arial"/>
          <w:lang w:val="en-US"/>
        </w:rPr>
        <w:t xml:space="preserve"> </w:t>
      </w:r>
      <w:r w:rsidR="00DB45D5">
        <w:rPr>
          <w:rFonts w:ascii="Arial" w:hAnsi="Arial" w:cs="Arial"/>
          <w:lang w:val="en-US"/>
        </w:rPr>
        <w:t xml:space="preserve">task </w:t>
      </w:r>
      <w:r w:rsidR="6F70ABD0" w:rsidRPr="00F14389">
        <w:rPr>
          <w:rFonts w:ascii="Arial" w:hAnsi="Arial" w:cs="Arial"/>
          <w:lang w:val="en-US"/>
        </w:rPr>
        <w:t xml:space="preserve">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w:t>
      </w:r>
      <w:r w:rsidR="0089351B">
        <w:rPr>
          <w:rFonts w:ascii="Arial" w:hAnsi="Arial" w:cs="Arial"/>
          <w:lang w:val="en-US"/>
        </w:rPr>
        <w:t xml:space="preserve">subjective </w:t>
      </w:r>
      <w:r w:rsidR="6F70ABD0" w:rsidRPr="00F14389">
        <w:rPr>
          <w:rFonts w:ascii="Arial" w:hAnsi="Arial" w:cs="Arial"/>
          <w:lang w:val="en-US"/>
        </w:rPr>
        <w:t>stress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xml:space="preserve">, the </w:t>
      </w:r>
      <w:r w:rsidR="00102B6C">
        <w:rPr>
          <w:rFonts w:ascii="Arial" w:hAnsi="Arial" w:cs="Arial"/>
          <w:lang w:val="en-US"/>
        </w:rPr>
        <w:t>former</w:t>
      </w:r>
      <w:r w:rsidR="00102B6C" w:rsidRPr="00F14389">
        <w:rPr>
          <w:rFonts w:ascii="Arial" w:hAnsi="Arial" w:cs="Arial"/>
          <w:lang w:val="en-US"/>
        </w:rPr>
        <w:t xml:space="preserve"> </w:t>
      </w:r>
      <w:r w:rsidR="212CD78F" w:rsidRPr="00F14389">
        <w:rPr>
          <w:rFonts w:ascii="Arial" w:hAnsi="Arial" w:cs="Arial"/>
          <w:lang w:val="en-US"/>
        </w:rPr>
        <w:t>analysis was conducted with a reduced sample of 24 participants.</w:t>
      </w:r>
    </w:p>
    <w:p w14:paraId="42292344" w14:textId="01B8B01E"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noProof/>
          <w:lang w:val="en-US"/>
        </w:rPr>
        <w:t>(Pearce and Hall, 1980)</w:t>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000000" w:rsidP="00E305A8">
      <w:pPr>
        <w:pStyle w:val="Listenabsatz"/>
        <w:numPr>
          <w:ilvl w:val="0"/>
          <w:numId w:val="4"/>
        </w:numPr>
        <w:spacing w:line="480" w:lineRule="auto"/>
        <w:jc w:val="both"/>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000000" w:rsidP="00E305A8">
      <w:pPr>
        <w:pStyle w:val="Listenabsatz"/>
        <w:numPr>
          <w:ilvl w:val="0"/>
          <w:numId w:val="4"/>
        </w:numPr>
        <w:spacing w:line="480" w:lineRule="auto"/>
        <w:jc w:val="both"/>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000000" w:rsidP="00E305A8">
      <w:pPr>
        <w:pStyle w:val="Listenabsatz"/>
        <w:numPr>
          <w:ilvl w:val="0"/>
          <w:numId w:val="4"/>
        </w:numPr>
        <w:spacing w:line="480"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756CA3FE" w:rsidR="009A4442"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losses.</w:t>
      </w:r>
      <w:r w:rsidR="63608105" w:rsidRPr="00F14389" w:rsidDel="006F0F08">
        <w:rPr>
          <w:rFonts w:ascii="Arial" w:hAnsi="Arial" w:cs="Arial"/>
          <w:lang w:val="en-US"/>
        </w:rPr>
        <w:t xml:space="preserve">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E305A8">
      <w:pPr>
        <w:spacing w:line="480" w:lineRule="auto"/>
        <w:jc w:val="both"/>
        <w:rPr>
          <w:rFonts w:ascii="Arial" w:eastAsiaTheme="minorEastAsia" w:hAnsi="Arial" w:cs="Arial"/>
          <w:lang w:val="en-US"/>
        </w:rPr>
      </w:pPr>
    </w:p>
    <w:p w14:paraId="4BD44038" w14:textId="77777777" w:rsidR="00390FD7" w:rsidRPr="00F14389" w:rsidRDefault="00390FD7" w:rsidP="00E305A8">
      <w:pPr>
        <w:spacing w:after="200" w:line="480" w:lineRule="auto"/>
        <w:jc w:val="both"/>
        <w:rPr>
          <w:rFonts w:ascii="Arial" w:hAnsi="Arial" w:cs="Arial"/>
          <w:lang w:val="en-US"/>
        </w:rPr>
      </w:pPr>
    </w:p>
    <w:p w14:paraId="2C009905" w14:textId="7EE3614D" w:rsidR="00126123" w:rsidRPr="00F14389" w:rsidRDefault="005804D7"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ab/>
      </w:r>
      <w:r w:rsidR="00390FD7" w:rsidRPr="00F14389">
        <w:rPr>
          <w:rFonts w:ascii="Arial" w:eastAsiaTheme="minorEastAsia" w:hAnsi="Arial" w:cs="Arial"/>
          <w:lang w:val="en-US"/>
        </w:rPr>
        <w:t xml:space="preserve">The softmax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620A86F5" w:rsidR="00EF7224" w:rsidRPr="00F14389" w:rsidRDefault="00126123" w:rsidP="00E305A8">
      <w:pPr>
        <w:spacing w:line="480" w:lineRule="auto"/>
        <w:jc w:val="both"/>
        <w:rPr>
          <w:rFonts w:ascii="Arial" w:eastAsiaTheme="minorEastAsia" w:hAnsi="Arial" w:cs="Arial"/>
          <w:b/>
          <w:bCs/>
          <w:lang w:val="en-US"/>
        </w:rPr>
      </w:pPr>
      <w:r w:rsidRPr="00F14389">
        <w:rPr>
          <w:rFonts w:ascii="Arial" w:eastAsiaTheme="minorEastAsia" w:hAnsi="Arial" w:cs="Arial"/>
          <w:lang w:val="en-US"/>
        </w:rPr>
        <w:lastRenderedPageBreak/>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model space’ consisted of 8 models for learning under the control condition:</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447327B2" w:rsidR="00F163AE" w:rsidRDefault="005804D7" w:rsidP="00E305A8">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0C6BDA5" w14:textId="77777777" w:rsidR="00F163AE" w:rsidRDefault="00F163AE">
      <w:pPr>
        <w:rPr>
          <w:rFonts w:ascii="Arial" w:hAnsi="Arial" w:cs="Arial"/>
          <w:lang w:val="en-US"/>
        </w:rPr>
      </w:pPr>
      <w:r>
        <w:rPr>
          <w:rFonts w:ascii="Arial" w:hAnsi="Arial" w:cs="Arial"/>
          <w:lang w:val="en-US"/>
        </w:rPr>
        <w:br w:type="page"/>
      </w:r>
    </w:p>
    <w:p w14:paraId="154FB821" w14:textId="55B384F7" w:rsidR="00227478" w:rsidRPr="00F14389" w:rsidRDefault="005213EF" w:rsidP="00E305A8">
      <w:pPr>
        <w:spacing w:line="480" w:lineRule="auto"/>
        <w:jc w:val="both"/>
        <w:rPr>
          <w:rFonts w:ascii="Arial" w:hAnsi="Arial" w:cs="Arial"/>
          <w:lang w:val="en-US"/>
        </w:rPr>
      </w:pPr>
      <w:r w:rsidRPr="00F14389">
        <w:rPr>
          <w:rFonts w:ascii="Arial" w:hAnsi="Arial" w:cs="Arial"/>
          <w:i/>
          <w:iCs/>
          <w:lang w:val="en-US"/>
        </w:rPr>
        <w:lastRenderedPageBreak/>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p>
    <w:p w14:paraId="7D4ED347" w14:textId="398EBADA" w:rsidR="00ED465F"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r w:rsidR="00ED465F" w:rsidRPr="00F14389">
        <w:rPr>
          <w:rFonts w:ascii="Arial" w:eastAsia="Arial" w:hAnsi="Arial" w:cs="Arial"/>
          <w:lang w:val="en-US"/>
        </w:rPr>
        <w:t xml:space="preserve">In order to differentiate RPE signals for win and loss trials (similar to </w:t>
      </w:r>
      <w:r w:rsidR="008A1717">
        <w:rPr>
          <w:rFonts w:ascii="Arial" w:eastAsia="Arial" w:hAnsi="Arial" w:cs="Arial"/>
          <w:lang w:val="en-US"/>
        </w:rPr>
        <w:fldChar w:fldCharType="begin" w:fldLock="1"/>
      </w:r>
      <w:r w:rsidR="00D0729E">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manualFormatting":"Carvalheiro et al., 2021)","plainTextFormattedCitation":"(Carvalheiro et al., 2021)","previouslyFormattedCitation":"(Carvalheiro et al., 2021)"},"properties":{"noteIndex":0},"schema":"https://github.com/citation-style-language/schema/raw/master/csl-citation.json"}</w:instrText>
      </w:r>
      <w:r w:rsidR="008A1717">
        <w:rPr>
          <w:rFonts w:ascii="Arial" w:eastAsia="Arial" w:hAnsi="Arial" w:cs="Arial"/>
          <w:lang w:val="en-US"/>
        </w:rPr>
        <w:fldChar w:fldCharType="separate"/>
      </w:r>
      <w:r w:rsidR="008A1717" w:rsidRPr="008A1717">
        <w:rPr>
          <w:rFonts w:ascii="Arial" w:eastAsia="Arial" w:hAnsi="Arial" w:cs="Arial"/>
          <w:noProof/>
          <w:lang w:val="en-US"/>
        </w:rPr>
        <w:t>Carvalheiro et al., 2021)</w:t>
      </w:r>
      <w:r w:rsidR="008A1717">
        <w:rPr>
          <w:rFonts w:ascii="Arial" w:eastAsia="Arial" w:hAnsi="Arial" w:cs="Arial"/>
          <w:lang w:val="en-US"/>
        </w:rPr>
        <w:fldChar w:fldCharType="end"/>
      </w:r>
      <w:r w:rsidR="00ED465F" w:rsidRPr="00F14389">
        <w:rPr>
          <w:rFonts w:ascii="Arial" w:eastAsia="Arial" w:hAnsi="Arial" w:cs="Arial"/>
          <w:lang w:val="en-US"/>
        </w:rPr>
        <w:t xml:space="preserve"> we modeled those trial types separately introducing the RPE as parametric modulator, which results in two contrast images (RPE win and RPE loss) subjected to similar second level analyses. </w:t>
      </w:r>
    </w:p>
    <w:p w14:paraId="30490C4A" w14:textId="740BA0DC" w:rsidR="00453A36" w:rsidRDefault="00453A36" w:rsidP="00E305A8">
      <w:pPr>
        <w:jc w:val="both"/>
        <w:rPr>
          <w:rFonts w:ascii="Arial" w:hAnsi="Arial" w:cs="Arial"/>
          <w:lang w:val="en-US"/>
        </w:rPr>
      </w:pPr>
      <w:r>
        <w:rPr>
          <w:rFonts w:ascii="Arial" w:hAnsi="Arial" w:cs="Arial"/>
          <w:lang w:val="en-US"/>
        </w:rPr>
        <w:br w:type="page"/>
      </w:r>
    </w:p>
    <w:p w14:paraId="25EE08C4" w14:textId="3591B283" w:rsidR="001E0218" w:rsidRPr="00F14389" w:rsidRDefault="001E1DDC"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525BC5AA" w:rsidR="00E4715D" w:rsidRPr="00F14389" w:rsidRDefault="2788BF02" w:rsidP="00E305A8">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r w:rsidR="569463CE" w:rsidRPr="00F14389">
        <w:rPr>
          <w:rFonts w:ascii="Arial" w:hAnsi="Arial" w:cs="Arial"/>
          <w:lang w:val="en-US"/>
        </w:rPr>
        <w:t>.</w:t>
      </w:r>
    </w:p>
    <w:p w14:paraId="6A4AFD09" w14:textId="0B4E82E4" w:rsidR="008E5904"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77979773" w:rsidR="00C15582" w:rsidRPr="00F14389" w:rsidRDefault="4F66D746" w:rsidP="00E305A8">
      <w:pPr>
        <w:spacing w:line="480" w:lineRule="auto"/>
        <w:jc w:val="both"/>
        <w:rPr>
          <w:rFonts w:ascii="Arial" w:hAnsi="Arial" w:cs="Arial"/>
          <w:lang w:val="en-US"/>
        </w:rPr>
        <w:sectPr w:rsidR="00C15582" w:rsidRPr="00F14389" w:rsidSect="0096596C">
          <w:headerReference w:type="default" r:id="rId13"/>
          <w:footerReference w:type="even" r:id="rId14"/>
          <w:footerReference w:type="default" r:id="rId15"/>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valenc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Pr="00F14389">
        <w:rPr>
          <w:rFonts w:ascii="Arial" w:hAnsi="Arial" w:cs="Arial"/>
          <w:lang w:val="en-US"/>
        </w:rPr>
        <w:t xml:space="preserve">. For detailed statistics refer to the </w:t>
      </w:r>
      <w:r w:rsidR="005804D7" w:rsidRPr="00F14389">
        <w:rPr>
          <w:rFonts w:ascii="Arial" w:hAnsi="Arial" w:cs="Arial"/>
          <w:lang w:val="en-US"/>
        </w:rPr>
        <w:t>S</w:t>
      </w:r>
      <w:r w:rsidRPr="00F14389">
        <w:rPr>
          <w:rFonts w:ascii="Arial" w:hAnsi="Arial" w:cs="Arial"/>
          <w:lang w:val="en-US"/>
        </w:rPr>
        <w:t>upplement and Figure</w:t>
      </w:r>
      <w:r w:rsidR="39418A79" w:rsidRPr="00F14389">
        <w:rPr>
          <w:rFonts w:ascii="Arial" w:hAnsi="Arial" w:cs="Arial"/>
          <w:lang w:val="en-US"/>
        </w:rPr>
        <w:t xml:space="preserve"> 2.</w:t>
      </w:r>
    </w:p>
    <w:p w14:paraId="35BD2A46" w14:textId="0CC2F579" w:rsidR="00C15582" w:rsidRPr="00F14389" w:rsidRDefault="003C72CA" w:rsidP="00E305A8">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39528EE4">
            <wp:extent cx="6949440" cy="4632960"/>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61802" cy="4641201"/>
                    </a:xfrm>
                    <a:prstGeom prst="rect">
                      <a:avLst/>
                    </a:prstGeom>
                  </pic:spPr>
                </pic:pic>
              </a:graphicData>
            </a:graphic>
          </wp:inline>
        </w:drawing>
      </w:r>
    </w:p>
    <w:p w14:paraId="268354CB" w14:textId="3761ECE4" w:rsidR="001E1DDC" w:rsidRPr="00F14389" w:rsidRDefault="001E1DDC" w:rsidP="00E305A8">
      <w:pPr>
        <w:spacing w:line="480" w:lineRule="auto"/>
        <w:jc w:val="both"/>
        <w:rPr>
          <w:rFonts w:ascii="Arial" w:hAnsi="Arial" w:cs="Arial"/>
          <w:lang w:val="en-US"/>
        </w:rPr>
        <w:sectPr w:rsidR="001E1DDC" w:rsidRPr="00F14389" w:rsidSect="00C15582">
          <w:headerReference w:type="default" r:id="rId17"/>
          <w:footerReference w:type="default" r:id="rId18"/>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 xml:space="preserve">intervention (either </w:t>
      </w:r>
      <w:r w:rsidRPr="00F14389">
        <w:rPr>
          <w:rFonts w:ascii="Arial" w:hAnsi="Arial" w:cs="Arial"/>
          <w:lang w:val="en-US"/>
        </w:rPr>
        <w:t xml:space="preserve">stress induction (TSST) </w:t>
      </w:r>
      <w:r w:rsidR="02BFD672" w:rsidRPr="00F14389">
        <w:rPr>
          <w:rFonts w:ascii="Arial" w:hAnsi="Arial" w:cs="Arial"/>
          <w:lang w:val="en-US"/>
        </w:rPr>
        <w:t xml:space="preserve">or </w:t>
      </w:r>
      <w:r w:rsidRPr="00F14389">
        <w:rPr>
          <w:rFonts w:ascii="Arial" w:hAnsi="Arial" w:cs="Arial"/>
          <w:lang w:val="en-US"/>
        </w:rPr>
        <w:t>control intervention</w:t>
      </w:r>
      <w:r w:rsidR="4D380265" w:rsidRPr="00F14389">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reversal learning task</w:t>
      </w:r>
      <w:r w:rsidR="00C301CF" w:rsidRPr="00F14389">
        <w:rPr>
          <w:rFonts w:ascii="Arial" w:hAnsi="Arial" w:cs="Arial"/>
          <w:lang w:val="en-US"/>
        </w:rPr>
        <w:t xml:space="preserve"> was administered in the MR scanner</w:t>
      </w:r>
      <w:r w:rsidR="0029463A">
        <w:rPr>
          <w:rFonts w:ascii="Arial" w:hAnsi="Arial" w:cs="Arial"/>
          <w:lang w:val="en-US"/>
        </w:rPr>
        <w:t>, error bars represent standard error of the mean.</w:t>
      </w:r>
    </w:p>
    <w:p w14:paraId="3EC23BEF" w14:textId="4A4A73F4" w:rsidR="001E1DDC" w:rsidRPr="00F14389" w:rsidRDefault="009200E4" w:rsidP="00E305A8">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54F32D5" wp14:editId="0A264A1A">
            <wp:extent cx="6464808" cy="452536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79185" cy="4535430"/>
                    </a:xfrm>
                    <a:prstGeom prst="rect">
                      <a:avLst/>
                    </a:prstGeom>
                  </pic:spPr>
                </pic:pic>
              </a:graphicData>
            </a:graphic>
          </wp:inline>
        </w:drawing>
      </w:r>
    </w:p>
    <w:p w14:paraId="660B6D6E" w14:textId="2CABD079" w:rsidR="00C15582" w:rsidRPr="00F14389" w:rsidRDefault="00C15582" w:rsidP="00E305A8">
      <w:pPr>
        <w:spacing w:line="480" w:lineRule="auto"/>
        <w:jc w:val="both"/>
        <w:rPr>
          <w:rFonts w:ascii="Arial" w:hAnsi="Arial" w:cs="Arial"/>
          <w:lang w:val="en-US"/>
        </w:rPr>
      </w:pPr>
    </w:p>
    <w:p w14:paraId="7EE5BE60" w14:textId="0202D2F6" w:rsidR="00C15582" w:rsidRPr="00F14389" w:rsidRDefault="5C8B5E79" w:rsidP="00E305A8">
      <w:pPr>
        <w:spacing w:line="480" w:lineRule="auto"/>
        <w:jc w:val="both"/>
        <w:rPr>
          <w:rFonts w:ascii="Arial" w:hAnsi="Arial" w:cs="Arial"/>
          <w:lang w:val="en-US"/>
        </w:rPr>
        <w:sectPr w:rsidR="00C15582" w:rsidRPr="00F14389" w:rsidSect="00C15582">
          <w:headerReference w:type="default" r:id="rId20"/>
          <w:footerReference w:type="default" r:id="rId21"/>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1), as well as phases (1a-c)</w:t>
      </w:r>
      <w:r w:rsidR="00FD318C">
        <w:rPr>
          <w:rFonts w:ascii="Arial" w:hAnsi="Arial" w:cs="Arial"/>
          <w:lang w:val="en-US"/>
        </w:rPr>
        <w:t xml:space="preserve"> with light grey lines showing subjectwise changes</w:t>
      </w:r>
      <w:r w:rsidR="1DE51C14" w:rsidRPr="00F14389">
        <w:rPr>
          <w:rFonts w:ascii="Arial" w:hAnsi="Arial" w:cs="Arial"/>
          <w:lang w:val="en-US"/>
        </w:rPr>
        <w:t xml:space="preserve"> and interindividual differences between conditions (2)</w:t>
      </w:r>
      <w:r w:rsidR="53B117E2" w:rsidRPr="00F14389">
        <w:rPr>
          <w:rFonts w:ascii="Arial" w:hAnsi="Arial" w:cs="Arial"/>
          <w:lang w:val="en-US"/>
        </w:rPr>
        <w:t>.</w:t>
      </w:r>
    </w:p>
    <w:p w14:paraId="1C47720F" w14:textId="0601B701" w:rsidR="00FA7131" w:rsidRPr="00F14389" w:rsidRDefault="552368FF" w:rsidP="00E305A8">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62284E23" w:rsidR="00FA7131" w:rsidRPr="00F14389" w:rsidRDefault="002F07BD" w:rsidP="00E305A8">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w:t>
      </w:r>
      <w:r w:rsidR="007D2719">
        <w:rPr>
          <w:rFonts w:ascii="Arial" w:hAnsi="Arial" w:cs="Arial"/>
          <w:lang w:val="en-US"/>
        </w:rPr>
        <w:t xml:space="preserve">odds ratio, </w:t>
      </w:r>
      <w:r w:rsidR="00E836AD" w:rsidRPr="00F14389">
        <w:rPr>
          <w:rFonts w:ascii="Arial" w:hAnsi="Arial" w:cs="Arial"/>
          <w:lang w:val="en-US"/>
        </w:rPr>
        <w:t>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1</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2</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26439171" w:rsidR="00956677" w:rsidRPr="00F14389" w:rsidRDefault="7B9B782C" w:rsidP="00E305A8">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D81BA3">
        <w:rPr>
          <w:rFonts w:ascii="Arial" w:eastAsia="Arial" w:hAnsi="Arial" w:cs="Arial"/>
          <w:lang w:val="en-US"/>
        </w:rPr>
        <w:t>Δ</w:t>
      </w:r>
      <w:r w:rsidR="56F9B71C" w:rsidRPr="00F55E52">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00F95A84">
        <w:rPr>
          <w:rFonts w:ascii="Arial" w:hAnsi="Arial" w:cs="Arial"/>
          <w:lang w:val="en-US"/>
        </w:rPr>
        <w:t xml:space="preserve">our measure of </w:t>
      </w:r>
      <w:r w:rsidR="6C0A62F2" w:rsidRPr="00F14389">
        <w:rPr>
          <w:rFonts w:ascii="Arial" w:hAnsi="Arial" w:cs="Arial"/>
          <w:lang w:val="en-US"/>
        </w:rPr>
        <w:t xml:space="preserve">past </w:t>
      </w:r>
      <w:r w:rsidR="00F95A84">
        <w:rPr>
          <w:rFonts w:ascii="Arial" w:hAnsi="Arial" w:cs="Arial"/>
          <w:lang w:val="en-US"/>
        </w:rPr>
        <w:t xml:space="preserve">subjective </w:t>
      </w:r>
      <w:r w:rsidR="6C0A62F2" w:rsidRPr="00F14389">
        <w:rPr>
          <w:rFonts w:ascii="Arial" w:hAnsi="Arial" w:cs="Arial"/>
          <w:lang w:val="en-US"/>
        </w:rPr>
        <w:t xml:space="preserve">stress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3B2B5E51" w14:textId="17327257" w:rsidR="00FA7131" w:rsidRPr="00F14389" w:rsidRDefault="00FA7131" w:rsidP="00E305A8">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t>
      </w:r>
      <w:r w:rsidR="00FE6F23">
        <w:rPr>
          <w:rFonts w:ascii="Arial" w:hAnsi="Arial" w:cs="Arial"/>
          <w:lang w:val="en-US"/>
        </w:rPr>
        <w:t>best-fitting</w:t>
      </w:r>
      <w:r w:rsidR="00FE6F23" w:rsidRPr="00F14389">
        <w:rPr>
          <w:rFonts w:ascii="Arial" w:hAnsi="Arial" w:cs="Arial"/>
          <w:lang w:val="en-US"/>
        </w:rPr>
        <w:t xml:space="preserve"> </w:t>
      </w:r>
      <w:r w:rsidR="00197E64" w:rsidRPr="00F14389">
        <w:rPr>
          <w:rFonts w:ascii="Arial" w:hAnsi="Arial" w:cs="Arial"/>
          <w:lang w:val="en-US"/>
        </w:rPr>
        <w:t>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E305A8">
            <w:pPr>
              <w:spacing w:line="480" w:lineRule="auto"/>
              <w:jc w:val="both"/>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E305A8">
            <w:pPr>
              <w:spacing w:line="480" w:lineRule="auto"/>
              <w:jc w:val="both"/>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E305A8">
            <w:pPr>
              <w:spacing w:line="480" w:lineRule="auto"/>
              <w:jc w:val="both"/>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E305A8">
            <w:pPr>
              <w:spacing w:line="480" w:lineRule="auto"/>
              <w:jc w:val="both"/>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AC09C1">
            <w:pPr>
              <w:spacing w:line="480" w:lineRule="auto"/>
              <w:jc w:val="both"/>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AC09C1">
            <w:pPr>
              <w:spacing w:line="480" w:lineRule="auto"/>
              <w:jc w:val="both"/>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AC09C1">
            <w:pPr>
              <w:spacing w:line="480" w:lineRule="auto"/>
              <w:jc w:val="both"/>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AC09C1">
            <w:pPr>
              <w:spacing w:line="480" w:lineRule="auto"/>
              <w:jc w:val="both"/>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AC09C1">
            <w:pPr>
              <w:spacing w:line="480" w:lineRule="auto"/>
              <w:jc w:val="both"/>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4AF75845"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AC09C1">
            <w:pPr>
              <w:spacing w:line="480" w:lineRule="auto"/>
              <w:jc w:val="both"/>
              <w:rPr>
                <w:rFonts w:ascii="Arial" w:eastAsia="Times New Roman" w:hAnsi="Arial" w:cs="Arial"/>
                <w:lang w:eastAsia="de-DE"/>
              </w:rPr>
            </w:pPr>
          </w:p>
        </w:tc>
        <w:tc>
          <w:tcPr>
            <w:tcW w:w="244" w:type="dxa"/>
          </w:tcPr>
          <w:p w14:paraId="449B922D"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026CAF07"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AC09C1">
            <w:pPr>
              <w:spacing w:line="480" w:lineRule="auto"/>
              <w:jc w:val="both"/>
              <w:rPr>
                <w:rFonts w:ascii="Arial" w:eastAsia="Times New Roman" w:hAnsi="Arial" w:cs="Arial"/>
                <w:lang w:eastAsia="de-DE"/>
              </w:rPr>
            </w:pPr>
          </w:p>
        </w:tc>
        <w:tc>
          <w:tcPr>
            <w:tcW w:w="244" w:type="dxa"/>
          </w:tcPr>
          <w:p w14:paraId="77728CEB"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300BED5F"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AC09C1">
            <w:pPr>
              <w:spacing w:line="480" w:lineRule="auto"/>
              <w:jc w:val="both"/>
              <w:rPr>
                <w:rFonts w:ascii="Arial" w:eastAsia="Times New Roman" w:hAnsi="Arial" w:cs="Arial"/>
                <w:lang w:eastAsia="de-DE"/>
              </w:rPr>
            </w:pPr>
          </w:p>
        </w:tc>
      </w:tr>
    </w:tbl>
    <w:p w14:paraId="74C59A54" w14:textId="77777777" w:rsidR="00FA7131" w:rsidRPr="00F14389" w:rsidRDefault="00FA7131" w:rsidP="00AC09C1">
      <w:pPr>
        <w:spacing w:line="480" w:lineRule="auto"/>
        <w:jc w:val="both"/>
        <w:rPr>
          <w:rFonts w:ascii="Arial" w:hAnsi="Arial" w:cs="Arial"/>
          <w:u w:val="single"/>
          <w:lang w:val="en-US"/>
        </w:rPr>
      </w:pPr>
    </w:p>
    <w:p w14:paraId="35B3D799" w14:textId="161668F7" w:rsidR="008F1CDF" w:rsidRPr="00F14389" w:rsidRDefault="001E1DDC" w:rsidP="00AC09C1">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7B5E59BD" w:rsidR="00A04D95" w:rsidRPr="00F14389" w:rsidRDefault="1B088F8B" w:rsidP="00AC09C1">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see Figure 6).</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is some evidence for use of an individual double update (iDU) we decided to focus on DU-learning, as present in the majority of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w:t>
      </w:r>
      <w:r w:rsidR="2DA099E6" w:rsidRPr="00F14389">
        <w:rPr>
          <w:rFonts w:ascii="Arial" w:eastAsiaTheme="minorEastAsia" w:hAnsi="Arial" w:cs="Arial"/>
          <w:lang w:val="en-US"/>
        </w:rPr>
        <w:lastRenderedPageBreak/>
        <w:t xml:space="preserve">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control and stress condition but not the learning rates </w:t>
      </w:r>
      <w:r w:rsidR="7ECAEE9B" w:rsidRPr="00F14389">
        <w:rPr>
          <w:rFonts w:ascii="Arial" w:eastAsiaTheme="minorEastAsia" w:hAnsi="Arial" w:cs="Arial"/>
          <w:lang w:val="en-US"/>
        </w:rPr>
        <w:t xml:space="preserve">(see </w:t>
      </w:r>
      <w:r w:rsidR="00D81BA3">
        <w:rPr>
          <w:rFonts w:ascii="Arial" w:eastAsiaTheme="minorEastAsia" w:hAnsi="Arial" w:cs="Arial"/>
          <w:lang w:val="en-US"/>
        </w:rPr>
        <w:t xml:space="preserve">Supplementary </w:t>
      </w:r>
      <w:r w:rsidR="7ECAEE9B" w:rsidRPr="00F14389">
        <w:rPr>
          <w:rFonts w:ascii="Arial" w:eastAsiaTheme="minorEastAsia" w:hAnsi="Arial" w:cs="Arial"/>
          <w:lang w:val="en-US"/>
        </w:rPr>
        <w:t xml:space="preserve">Table </w:t>
      </w:r>
      <w:r w:rsidR="00F46769">
        <w:rPr>
          <w:rFonts w:ascii="Arial" w:eastAsiaTheme="minorEastAsia" w:hAnsi="Arial" w:cs="Arial"/>
          <w:lang w:val="en-US"/>
        </w:rPr>
        <w:t>S-D</w:t>
      </w:r>
      <w:r w:rsidR="7ECAEE9B" w:rsidRPr="00F14389">
        <w:rPr>
          <w:rFonts w:ascii="Arial" w:eastAsiaTheme="minorEastAsia" w:hAnsi="Arial" w:cs="Arial"/>
          <w:lang w:val="en-US"/>
        </w:rPr>
        <w:t xml:space="preserve">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6).</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estimates of the winning model of ‘step 2 model space’).</w:t>
      </w:r>
    </w:p>
    <w:p w14:paraId="2158B62B" w14:textId="307D17BC" w:rsidR="00172731" w:rsidRPr="00F14389" w:rsidRDefault="00172731" w:rsidP="00AC09C1">
      <w:pPr>
        <w:spacing w:line="480" w:lineRule="auto"/>
        <w:jc w:val="both"/>
        <w:rPr>
          <w:rFonts w:ascii="Arial" w:hAnsi="Arial" w:cs="Arial"/>
          <w:lang w:val="en-US"/>
        </w:rPr>
      </w:pPr>
    </w:p>
    <w:p w14:paraId="4A044796" w14:textId="77777777" w:rsidR="004B446F" w:rsidRPr="00F14389" w:rsidRDefault="004B446F" w:rsidP="00AC09C1">
      <w:pPr>
        <w:spacing w:line="480" w:lineRule="auto"/>
        <w:jc w:val="both"/>
        <w:rPr>
          <w:rFonts w:ascii="Arial" w:hAnsi="Arial" w:cs="Arial"/>
          <w:lang w:val="en-US"/>
        </w:rPr>
      </w:pPr>
    </w:p>
    <w:p w14:paraId="1A005176" w14:textId="6B1E7FCB" w:rsidR="7339AC12" w:rsidRPr="00F14389" w:rsidRDefault="7339AC12" w:rsidP="00AC09C1">
      <w:pPr>
        <w:spacing w:line="480" w:lineRule="auto"/>
        <w:jc w:val="both"/>
        <w:rPr>
          <w:rFonts w:ascii="Arial" w:hAnsi="Arial" w:cs="Arial"/>
          <w:lang w:val="en-US"/>
        </w:rPr>
      </w:pPr>
      <w:r w:rsidRPr="00F14389">
        <w:rPr>
          <w:rFonts w:ascii="Arial" w:hAnsi="Arial" w:cs="Arial"/>
          <w:lang w:val="en-US"/>
        </w:rPr>
        <w:br w:type="page"/>
      </w:r>
    </w:p>
    <w:p w14:paraId="63515A19" w14:textId="722DE045" w:rsidR="00172731" w:rsidRPr="00F14389" w:rsidRDefault="2123D269" w:rsidP="00AC09C1">
      <w:pPr>
        <w:spacing w:line="480" w:lineRule="auto"/>
        <w:jc w:val="both"/>
        <w:rPr>
          <w:rFonts w:ascii="Arial" w:hAnsi="Arial" w:cs="Arial"/>
        </w:rPr>
      </w:pPr>
      <w:r w:rsidRPr="00F14389">
        <w:rPr>
          <w:rFonts w:ascii="Arial" w:hAnsi="Arial" w:cs="Arial"/>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745DECF5" w:rsidR="00172731" w:rsidRPr="00F14389" w:rsidRDefault="26B833BF" w:rsidP="00AC09C1">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0CB0A41E" w:rsidRPr="00F14389">
        <w:rPr>
          <w:rFonts w:ascii="Arial" w:hAnsi="Arial" w:cs="Arial"/>
          <w:lang w:val="en-US"/>
        </w:rPr>
        <w:t xml:space="preserve"> (top)</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r w:rsidR="5C2680A2" w:rsidRPr="00F14389">
        <w:rPr>
          <w:rFonts w:ascii="Arial" w:hAnsi="Arial" w:cs="Arial"/>
          <w:lang w:val="en-US"/>
        </w:rPr>
        <w:t xml:space="preserve">in order to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 (bottom).</w:t>
      </w:r>
    </w:p>
    <w:p w14:paraId="7AD4BDBE" w14:textId="30A96E5E" w:rsidR="00172731" w:rsidRPr="00F14389" w:rsidRDefault="00172731" w:rsidP="00AC09C1">
      <w:pPr>
        <w:spacing w:line="480" w:lineRule="auto"/>
        <w:jc w:val="both"/>
        <w:rPr>
          <w:rFonts w:ascii="Arial" w:hAnsi="Arial" w:cs="Arial"/>
          <w:lang w:val="en-US"/>
        </w:rPr>
      </w:pPr>
      <w:r w:rsidRPr="00F14389">
        <w:rPr>
          <w:rFonts w:ascii="Arial" w:hAnsi="Arial" w:cs="Arial"/>
          <w:lang w:val="en-US"/>
        </w:rPr>
        <w:br w:type="page"/>
      </w:r>
    </w:p>
    <w:p w14:paraId="1A43ACF0" w14:textId="657AA2EF" w:rsidR="00172731" w:rsidRPr="00F14389" w:rsidRDefault="26B833BF" w:rsidP="00AC09C1">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4C966CC6" w14:textId="77777777" w:rsidR="0033302F" w:rsidRDefault="2CEF5376" w:rsidP="00AC09C1">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condition, when modeling win and loss trials together. </w:t>
      </w:r>
      <w:r w:rsidR="0E229B11" w:rsidRPr="00F14389">
        <w:rPr>
          <w:rFonts w:ascii="Arial" w:hAnsi="Arial" w:cs="Arial"/>
          <w:lang w:val="en-US"/>
        </w:rPr>
        <w:t>On a</w:t>
      </w:r>
      <w:r w:rsidR="000B77C6">
        <w:rPr>
          <w:rFonts w:ascii="Arial" w:hAnsi="Arial" w:cs="Arial"/>
          <w:lang w:val="en-US"/>
        </w:rPr>
        <w:t xml:space="preserve">n uncorrected </w:t>
      </w:r>
      <w:r w:rsidR="0E229B11" w:rsidRPr="00F14389">
        <w:rPr>
          <w:rFonts w:ascii="Arial" w:hAnsi="Arial" w:cs="Arial"/>
          <w:lang w:val="en-US"/>
        </w:rPr>
        <w:t>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00F55E52">
        <w:rPr>
          <w:rFonts w:ascii="Arial" w:hAnsi="Arial" w:cs="Arial"/>
          <w:lang w:val="en-US"/>
        </w:rPr>
        <w:t>, but this did not entirely survive multiple comparison correc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w:t>
      </w:r>
      <w:r w:rsidR="004640E6">
        <w:rPr>
          <w:rFonts w:ascii="Arial" w:hAnsi="Arial" w:cs="Arial"/>
          <w:lang w:val="en-US"/>
        </w:rPr>
        <w:t>9</w:t>
      </w:r>
      <w:r w:rsidR="585CB040" w:rsidRPr="00F14389">
        <w:rPr>
          <w:rFonts w:ascii="Arial" w:hAnsi="Arial" w:cs="Arial"/>
          <w:lang w:val="en-US"/>
        </w:rPr>
        <w:t>).</w:t>
      </w:r>
      <w:r w:rsidR="18902E12" w:rsidRPr="00F14389">
        <w:rPr>
          <w:rFonts w:ascii="Arial" w:hAnsi="Arial" w:cs="Arial"/>
          <w:lang w:val="en-US"/>
        </w:rPr>
        <w:t xml:space="preserve"> </w:t>
      </w:r>
    </w:p>
    <w:p w14:paraId="0AE2C429" w14:textId="64673B06" w:rsidR="005974A0" w:rsidRPr="00F14389" w:rsidRDefault="371064E5" w:rsidP="00AC09C1">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w:t>
      </w:r>
      <w:r w:rsidR="00186291">
        <w:rPr>
          <w:rFonts w:ascii="Arial" w:hAnsi="Arial" w:cs="Arial"/>
          <w:lang w:val="en-US"/>
        </w:rPr>
        <w:t xml:space="preserve">subjective </w:t>
      </w:r>
      <w:r w:rsidR="298E64BC" w:rsidRPr="00F14389">
        <w:rPr>
          <w:rFonts w:ascii="Arial" w:hAnsi="Arial" w:cs="Arial"/>
          <w:lang w:val="en-US"/>
        </w:rPr>
        <w:t xml:space="preserve">stress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5E5509D3" w14:textId="6294EF92" w:rsidR="11AADE68" w:rsidRPr="00F14389" w:rsidRDefault="00CB7A78" w:rsidP="00AC09C1">
      <w:pPr>
        <w:spacing w:line="480" w:lineRule="auto"/>
        <w:jc w:val="both"/>
        <w:rPr>
          <w:rFonts w:ascii="Arial" w:hAnsi="Arial" w:cs="Arial"/>
        </w:rPr>
      </w:pPr>
      <w:r w:rsidRPr="00F14389">
        <w:rPr>
          <w:rFonts w:ascii="Arial" w:hAnsi="Arial" w:cs="Arial"/>
          <w:noProof/>
        </w:rPr>
        <w:drawing>
          <wp:inline distT="0" distB="0" distL="0" distR="0" wp14:anchorId="06B7ABDA" wp14:editId="484A45DE">
            <wp:extent cx="5715278" cy="2210637"/>
            <wp:effectExtent l="0" t="0" r="0" b="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797089" cy="2242281"/>
                    </a:xfrm>
                    <a:prstGeom prst="rect">
                      <a:avLst/>
                    </a:prstGeom>
                  </pic:spPr>
                </pic:pic>
              </a:graphicData>
            </a:graphic>
          </wp:inline>
        </w:drawing>
      </w:r>
    </w:p>
    <w:p w14:paraId="12FFD5BD" w14:textId="526F41C6" w:rsidR="008D7B05" w:rsidRPr="00F14389" w:rsidRDefault="01692BF7" w:rsidP="00AC09C1">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46C85E29" w:rsidR="008D7B05" w:rsidRPr="00F14389" w:rsidRDefault="008D7B05" w:rsidP="00AC09C1">
      <w:pPr>
        <w:spacing w:line="480" w:lineRule="auto"/>
        <w:jc w:val="both"/>
        <w:rPr>
          <w:rFonts w:ascii="Arial" w:hAnsi="Arial" w:cs="Arial"/>
          <w:lang w:val="en-US"/>
        </w:rPr>
      </w:pPr>
      <w:r w:rsidRPr="00F14389">
        <w:rPr>
          <w:rFonts w:ascii="Arial" w:hAnsi="Arial" w:cs="Arial"/>
          <w:lang w:val="en-US"/>
        </w:rPr>
        <w:lastRenderedPageBreak/>
        <w:t>Furthermore</w:t>
      </w:r>
      <w:r w:rsidR="00BD06BC">
        <w:rPr>
          <w:rFonts w:ascii="Arial" w:hAnsi="Arial" w:cs="Arial"/>
          <w:lang w:val="en-US"/>
        </w:rPr>
        <w:t xml:space="preserve">, </w:t>
      </w:r>
      <w:r w:rsidRPr="00F14389">
        <w:rPr>
          <w:rFonts w:ascii="Arial" w:hAnsi="Arial" w:cs="Arial"/>
          <w:lang w:val="en-US"/>
        </w:rPr>
        <w:t>modeling win and loss trials separately</w:t>
      </w:r>
      <w:r w:rsidR="00F163AE">
        <w:rPr>
          <w:rFonts w:ascii="Arial" w:hAnsi="Arial" w:cs="Arial"/>
          <w:lang w:val="en-US"/>
        </w:rPr>
        <w:t>,</w:t>
      </w:r>
      <w:r w:rsidR="00BD06BC">
        <w:rPr>
          <w:rFonts w:ascii="Arial" w:hAnsi="Arial" w:cs="Arial"/>
          <w:lang w:val="en-US"/>
        </w:rPr>
        <w:t xml:space="preserve"> yielded a main effect of condition</w:t>
      </w:r>
      <w:r w:rsidRPr="00F14389">
        <w:rPr>
          <w:rFonts w:ascii="Arial" w:hAnsi="Arial" w:cs="Arial"/>
          <w:lang w:val="en-US"/>
        </w:rPr>
        <w:t xml:space="preserve"> </w:t>
      </w:r>
      <w:r w:rsidR="00BD06BC">
        <w:rPr>
          <w:rFonts w:ascii="Arial" w:hAnsi="Arial" w:cs="Arial"/>
          <w:lang w:val="en-US"/>
        </w:rPr>
        <w:t>for</w:t>
      </w:r>
      <w:r w:rsidR="00347908" w:rsidRPr="00F14389">
        <w:rPr>
          <w:rFonts w:ascii="Arial" w:hAnsi="Arial" w:cs="Arial"/>
          <w:lang w:val="en-US"/>
        </w:rPr>
        <w:t xml:space="preserve"> </w:t>
      </w:r>
      <w:r w:rsidRPr="00F14389">
        <w:rPr>
          <w:rFonts w:ascii="Arial" w:hAnsi="Arial" w:cs="Arial"/>
          <w:lang w:val="en-US"/>
        </w:rPr>
        <w:t>win trials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w:t>
      </w:r>
      <w:r w:rsidR="00C00926">
        <w:rPr>
          <w:rFonts w:ascii="Arial" w:hAnsi="Arial" w:cs="Arial"/>
          <w:lang w:val="en-US"/>
        </w:rPr>
        <w:t xml:space="preserve"> </w:t>
      </w:r>
      <w:r w:rsidR="00BD06BC">
        <w:rPr>
          <w:rFonts w:ascii="Arial" w:hAnsi="Arial" w:cs="Arial"/>
          <w:lang w:val="en-US"/>
        </w:rPr>
        <w:t xml:space="preserve">Compared to the control condition participants under stress </w:t>
      </w:r>
      <w:r w:rsidR="00C00926">
        <w:rPr>
          <w:rFonts w:ascii="Arial" w:hAnsi="Arial" w:cs="Arial"/>
          <w:lang w:val="en-US"/>
        </w:rPr>
        <w:t>exhibited stronger signaling of RPE</w:t>
      </w:r>
      <w:r w:rsidR="00BD06BC">
        <w:rPr>
          <w:rFonts w:ascii="Arial" w:hAnsi="Arial" w:cs="Arial"/>
          <w:lang w:val="en-US"/>
        </w:rPr>
        <w:t xml:space="preserve"> for win trials</w:t>
      </w:r>
      <w:r w:rsidR="00C00926">
        <w:rPr>
          <w:rFonts w:ascii="Arial" w:hAnsi="Arial" w:cs="Arial"/>
          <w:lang w:val="en-US"/>
        </w:rPr>
        <w:t xml:space="preserve"> in a reward-related brain region. </w:t>
      </w:r>
      <w:r w:rsidRPr="00F14389">
        <w:rPr>
          <w:rFonts w:ascii="Arial" w:hAnsi="Arial" w:cs="Arial"/>
          <w:lang w:val="en-US"/>
        </w:rPr>
        <w:t>No significant difference between stress a</w:t>
      </w:r>
      <w:r w:rsidR="00413279" w:rsidRPr="00F14389">
        <w:rPr>
          <w:rFonts w:ascii="Arial" w:hAnsi="Arial" w:cs="Arial"/>
          <w:lang w:val="en-US"/>
        </w:rPr>
        <w:t>n</w:t>
      </w:r>
      <w:r w:rsidRPr="00F14389">
        <w:rPr>
          <w:rFonts w:ascii="Arial" w:hAnsi="Arial" w:cs="Arial"/>
          <w:lang w:val="en-US"/>
        </w:rPr>
        <w:t>d control condition was observed for RPE</w:t>
      </w:r>
      <w:r w:rsidR="00E305A8">
        <w:rPr>
          <w:rFonts w:ascii="Arial" w:hAnsi="Arial" w:cs="Arial"/>
          <w:lang w:val="en-US"/>
        </w:rPr>
        <w:t xml:space="preserve"> in</w:t>
      </w:r>
      <w:r w:rsidRPr="00F14389">
        <w:rPr>
          <w:rFonts w:ascii="Arial" w:hAnsi="Arial" w:cs="Arial"/>
          <w:lang w:val="en-US"/>
        </w:rPr>
        <w:t xml:space="preserve"> loss</w:t>
      </w:r>
      <w:r w:rsidR="00E305A8">
        <w:rPr>
          <w:rFonts w:ascii="Arial" w:hAnsi="Arial" w:cs="Arial"/>
          <w:lang w:val="en-US"/>
        </w:rPr>
        <w:t xml:space="preserve"> trials</w:t>
      </w:r>
      <w:r w:rsidRPr="00F14389">
        <w:rPr>
          <w:rFonts w:ascii="Arial" w:hAnsi="Arial" w:cs="Arial"/>
          <w:lang w:val="en-US"/>
        </w:rPr>
        <w:t xml:space="preserve">. </w:t>
      </w:r>
    </w:p>
    <w:p w14:paraId="3B7C8370" w14:textId="7DC5D9BB" w:rsidR="64A34CA8" w:rsidRPr="00F14389" w:rsidRDefault="6A4CED83" w:rsidP="00AC09C1">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653A1044" w:rsidR="0033302F" w:rsidRDefault="01692BF7" w:rsidP="00AC09C1">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t xml:space="preserve">red) in the </w:t>
      </w:r>
      <w:r w:rsidR="004640E6">
        <w:rPr>
          <w:rFonts w:ascii="Arial" w:hAnsi="Arial" w:cs="Arial"/>
          <w:lang w:val="en-US"/>
        </w:rPr>
        <w:t>left</w:t>
      </w:r>
      <w:r w:rsidRPr="00F14389">
        <w:rPr>
          <w:rFonts w:ascii="Arial" w:hAnsi="Arial" w:cs="Arial"/>
          <w:lang w:val="en-US"/>
        </w:rPr>
        <w:t xml:space="preserve">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w:t>
      </w:r>
      <w:r w:rsidR="00C00926">
        <w:rPr>
          <w:rFonts w:ascii="Arial" w:hAnsi="Arial" w:cs="Arial"/>
          <w:lang w:val="en-US"/>
        </w:rPr>
        <w:t xml:space="preserve"> </w:t>
      </w:r>
      <w:r w:rsidR="004640E6">
        <w:rPr>
          <w:rFonts w:ascii="Arial" w:hAnsi="Arial" w:cs="Arial"/>
          <w:lang w:val="en-US"/>
        </w:rPr>
        <w:t>-</w:t>
      </w:r>
      <w:r w:rsidR="00C00926">
        <w:rPr>
          <w:rFonts w:ascii="Arial" w:hAnsi="Arial" w:cs="Arial"/>
          <w:lang w:val="en-US"/>
        </w:rPr>
        <w:t>10,</w:t>
      </w:r>
      <w:r w:rsidR="00F52108" w:rsidRPr="00F14389">
        <w:rPr>
          <w:rFonts w:ascii="Arial" w:hAnsi="Arial" w:cs="Arial"/>
          <w:lang w:val="en-US"/>
        </w:rPr>
        <w:t xml:space="preserve"> y=</w:t>
      </w:r>
      <w:r w:rsidR="00C00926">
        <w:rPr>
          <w:rFonts w:ascii="Arial" w:hAnsi="Arial" w:cs="Arial"/>
          <w:lang w:val="en-US"/>
        </w:rPr>
        <w:t xml:space="preserve"> 10,</w:t>
      </w:r>
      <w:r w:rsidR="00F52108" w:rsidRPr="00F14389">
        <w:rPr>
          <w:rFonts w:ascii="Arial" w:hAnsi="Arial" w:cs="Arial"/>
          <w:lang w:val="en-US"/>
        </w:rPr>
        <w:t xml:space="preserve"> z=</w:t>
      </w:r>
      <w:r w:rsidR="00C00926">
        <w:rPr>
          <w:rFonts w:ascii="Arial" w:hAnsi="Arial" w:cs="Arial"/>
          <w:lang w:val="en-US"/>
        </w:rPr>
        <w:t>-2</w:t>
      </w:r>
      <w:r w:rsidR="00F52108" w:rsidRPr="00F14389">
        <w:rPr>
          <w:rFonts w:ascii="Arial" w:hAnsi="Arial" w:cs="Arial"/>
          <w:lang w:val="en-US"/>
        </w:rPr>
        <w:t>).</w:t>
      </w:r>
    </w:p>
    <w:p w14:paraId="7F8EED92" w14:textId="77777777" w:rsidR="0033302F" w:rsidRDefault="0033302F">
      <w:pPr>
        <w:rPr>
          <w:rFonts w:ascii="Arial" w:hAnsi="Arial" w:cs="Arial"/>
          <w:lang w:val="en-US"/>
        </w:rPr>
      </w:pPr>
      <w:r>
        <w:rPr>
          <w:rFonts w:ascii="Arial" w:hAnsi="Arial" w:cs="Arial"/>
          <w:lang w:val="en-US"/>
        </w:rPr>
        <w:br w:type="page"/>
      </w:r>
    </w:p>
    <w:p w14:paraId="70727119" w14:textId="7A0EC938" w:rsidR="00277C76" w:rsidRPr="00F14389" w:rsidRDefault="1A743C03" w:rsidP="00AC09C1">
      <w:pPr>
        <w:spacing w:line="480" w:lineRule="auto"/>
        <w:jc w:val="both"/>
        <w:rPr>
          <w:rFonts w:ascii="Arial" w:hAnsi="Arial" w:cs="Arial"/>
          <w:lang w:val="en-US"/>
        </w:rPr>
      </w:pPr>
      <w:r w:rsidRPr="00F14389">
        <w:rPr>
          <w:rFonts w:ascii="Arial" w:hAnsi="Arial" w:cs="Arial"/>
          <w:b/>
          <w:bCs/>
          <w:u w:val="single"/>
          <w:lang w:val="en-US"/>
        </w:rPr>
        <w:lastRenderedPageBreak/>
        <w:t>Discussion</w:t>
      </w:r>
      <w:r w:rsidRPr="00F14389">
        <w:rPr>
          <w:rFonts w:ascii="Arial" w:hAnsi="Arial" w:cs="Arial"/>
          <w:b/>
          <w:bCs/>
          <w:lang w:val="en-US"/>
        </w:rPr>
        <w:t xml:space="preserve"> </w:t>
      </w:r>
    </w:p>
    <w:p w14:paraId="1AA78F4A" w14:textId="50784956" w:rsidR="004864C9" w:rsidRPr="00F14389" w:rsidRDefault="18F95268" w:rsidP="00AC09C1">
      <w:pPr>
        <w:spacing w:line="480" w:lineRule="auto"/>
        <w:jc w:val="both"/>
        <w:rPr>
          <w:rFonts w:ascii="Arial" w:hAnsi="Arial" w:cs="Arial"/>
          <w:lang w:val="en-US"/>
        </w:rPr>
      </w:pPr>
      <w:r w:rsidRPr="00F14389">
        <w:rPr>
          <w:rFonts w:ascii="Arial" w:hAnsi="Arial" w:cs="Arial"/>
          <w:lang w:val="en-US"/>
        </w:rPr>
        <w:t xml:space="preserve">The presen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P</w:t>
      </w:r>
      <w:r w:rsidR="1E1214D4" w:rsidRPr="00F14389">
        <w:rPr>
          <w:rFonts w:ascii="Arial" w:hAnsi="Arial" w:cs="Arial"/>
          <w:lang w:val="en-US"/>
        </w:rPr>
        <w:t xml:space="preserve">articipants </w:t>
      </w:r>
      <w:r w:rsidR="00A94756">
        <w:rPr>
          <w:rFonts w:ascii="Arial" w:hAnsi="Arial" w:cs="Arial"/>
          <w:lang w:val="en-US"/>
        </w:rPr>
        <w:t>were slightly more accurate</w:t>
      </w:r>
      <w:r w:rsidR="7E4BDF69" w:rsidRPr="00F14389">
        <w:rPr>
          <w:rFonts w:ascii="Arial" w:hAnsi="Arial" w:cs="Arial"/>
          <w:lang w:val="en-US"/>
        </w:rPr>
        <w:t xml:space="preserve"> </w:t>
      </w:r>
      <w:r w:rsidR="1E76F886" w:rsidRPr="00F14389">
        <w:rPr>
          <w:rFonts w:ascii="Arial" w:hAnsi="Arial" w:cs="Arial"/>
          <w:lang w:val="en-US"/>
        </w:rPr>
        <w:t>under acute stress</w:t>
      </w:r>
      <w:r w:rsidR="00D15FD1">
        <w:rPr>
          <w:rFonts w:ascii="Arial" w:hAnsi="Arial" w:cs="Arial"/>
          <w:lang w:val="en-US"/>
        </w:rPr>
        <w:t>.</w:t>
      </w:r>
      <w:r w:rsidR="1E76F886" w:rsidRPr="00F14389">
        <w:rPr>
          <w:rFonts w:ascii="Arial" w:hAnsi="Arial" w:cs="Arial"/>
          <w:lang w:val="en-US"/>
        </w:rPr>
        <w:t xml:space="preserve"> </w:t>
      </w:r>
      <w:r w:rsidR="00D15FD1">
        <w:rPr>
          <w:rFonts w:ascii="Arial" w:hAnsi="Arial" w:cs="Arial"/>
          <w:lang w:val="en-US"/>
        </w:rPr>
        <w:t>Additionally,</w:t>
      </w:r>
      <w:r w:rsidR="00D15FD1"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2C5156" w:rsidRPr="00F14389">
        <w:rPr>
          <w:rFonts w:ascii="Arial" w:hAnsi="Arial" w:cs="Arial"/>
          <w:lang w:val="en-US"/>
        </w:rPr>
        <w:t xml:space="preserve">higher during </w:t>
      </w:r>
      <w:r w:rsidR="510F10FC" w:rsidRPr="00F14389">
        <w:rPr>
          <w:rFonts w:ascii="Arial" w:hAnsi="Arial" w:cs="Arial"/>
          <w:lang w:val="en-US"/>
        </w:rPr>
        <w:t xml:space="preserve">acute stress for win trials in our sample. Computational modelling of choice behavior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xml:space="preserve">, but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p>
    <w:p w14:paraId="754926DE" w14:textId="39EDE66F" w:rsidR="00B924FF" w:rsidRPr="00F14389" w:rsidRDefault="6672AD7D" w:rsidP="00AC09C1">
      <w:pPr>
        <w:spacing w:line="480" w:lineRule="auto"/>
        <w:ind w:firstLine="708"/>
        <w:jc w:val="both"/>
        <w:rPr>
          <w:rFonts w:ascii="Arial" w:hAnsi="Arial" w:cs="Arial"/>
          <w:lang w:val="en-US"/>
        </w:rPr>
      </w:pPr>
      <w:r w:rsidRPr="00F14389">
        <w:rPr>
          <w:rFonts w:ascii="Arial" w:hAnsi="Arial" w:cs="Arial"/>
          <w:lang w:val="en-US"/>
        </w:rPr>
        <w:t xml:space="preserve">O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509634C8" w:rsidRPr="00F14389">
        <w:rPr>
          <w:rFonts w:ascii="Arial" w:hAnsi="Arial" w:cs="Arial"/>
          <w:noProof/>
          <w:lang w:val="en-US"/>
        </w:rPr>
        <w:t>(Shields et al., 2016)</w:t>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20EDBB57" w:rsidRPr="00F14389">
        <w:rPr>
          <w:rFonts w:ascii="Arial" w:hAnsi="Arial" w:cs="Arial"/>
          <w:lang w:val="en-US"/>
        </w:rPr>
        <w:t xml:space="preserve"> in </w:t>
      </w:r>
      <w:r w:rsidR="4D86A86C" w:rsidRPr="00F14389">
        <w:rPr>
          <w:rFonts w:ascii="Arial" w:hAnsi="Arial" w:cs="Arial"/>
          <w:lang w:val="en-US"/>
        </w:rPr>
        <w:t xml:space="preserve">our </w:t>
      </w:r>
      <w:r w:rsidR="7378B4FC" w:rsidRPr="00F14389">
        <w:rPr>
          <w:rFonts w:ascii="Arial" w:hAnsi="Arial" w:cs="Arial"/>
          <w:lang w:val="en-US"/>
        </w:rPr>
        <w:t>analysis,</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p>
    <w:p w14:paraId="5D13230D" w14:textId="633F60E1" w:rsidR="00A41E21" w:rsidRPr="00F14389" w:rsidRDefault="6F693A46" w:rsidP="00AC09C1">
      <w:pPr>
        <w:spacing w:line="480" w:lineRule="auto"/>
        <w:ind w:firstLine="708"/>
        <w:jc w:val="both"/>
        <w:rPr>
          <w:rFonts w:ascii="Arial" w:eastAsia="Arial" w:hAnsi="Arial" w:cs="Arial"/>
          <w:lang w:val="en-US"/>
        </w:rPr>
      </w:pPr>
      <w:r w:rsidRPr="00F14389">
        <w:rPr>
          <w:rFonts w:ascii="Arial" w:hAnsi="Arial" w:cs="Arial"/>
          <w:lang w:val="en-US"/>
        </w:rPr>
        <w:t xml:space="preserve">Computational modelling 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t>
      </w:r>
      <w:r w:rsidR="0030101C">
        <w:rPr>
          <w:rFonts w:ascii="Arial" w:hAnsi="Arial" w:cs="Arial"/>
          <w:lang w:val="en-US"/>
        </w:rPr>
        <w:t>using reward</w:t>
      </w:r>
      <w:r w:rsidR="0030101C" w:rsidRPr="00F14389">
        <w:rPr>
          <w:rFonts w:ascii="Arial" w:hAnsi="Arial" w:cs="Arial"/>
          <w:lang w:val="en-US"/>
        </w:rPr>
        <w:t xml:space="preserve"> </w:t>
      </w:r>
      <w:r w:rsidR="14FC91DC" w:rsidRPr="00F14389">
        <w:rPr>
          <w:rFonts w:ascii="Arial" w:hAnsi="Arial" w:cs="Arial"/>
          <w:lang w:val="en-US"/>
        </w:rPr>
        <w:t>prediction errors</w:t>
      </w:r>
      <w:r w:rsidR="0030101C">
        <w:rPr>
          <w:rFonts w:ascii="Arial" w:hAnsi="Arial" w:cs="Arial"/>
          <w:lang w:val="en-US"/>
        </w:rPr>
        <w:t xml:space="preserve"> to</w:t>
      </w:r>
      <w:r w:rsidR="14FC91DC" w:rsidRPr="00F14389">
        <w:rPr>
          <w:rFonts w:ascii="Arial" w:hAnsi="Arial" w:cs="Arial"/>
          <w:lang w:val="en-US"/>
        </w:rPr>
        <w:t xml:space="preserve">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hich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49776708" w:rsidRPr="00F14389">
        <w:rPr>
          <w:rFonts w:ascii="Arial" w:hAnsi="Arial" w:cs="Arial"/>
          <w:lang w:val="en-US"/>
        </w:rPr>
        <w:t xml:space="preserve"> </w:t>
      </w:r>
      <w:r w:rsidR="21624A1B" w:rsidRPr="00F14389">
        <w:rPr>
          <w:rFonts w:ascii="Arial" w:hAnsi="Arial" w:cs="Arial"/>
          <w:lang w:val="en-US"/>
        </w:rPr>
        <w:t xml:space="preserve">However, </w:t>
      </w:r>
      <w:r w:rsidR="47ADD498" w:rsidRPr="00F14389">
        <w:rPr>
          <w:rFonts w:ascii="Arial" w:hAnsi="Arial" w:cs="Arial"/>
          <w:lang w:val="en-US"/>
        </w:rPr>
        <w:t xml:space="preserve">our modeling analysis </w:t>
      </w:r>
      <w:r w:rsidR="18ED3130" w:rsidRPr="00F14389">
        <w:rPr>
          <w:rFonts w:ascii="Arial" w:hAnsi="Arial" w:cs="Arial"/>
          <w:lang w:val="en-US"/>
        </w:rPr>
        <w:t xml:space="preserve">suggests </w:t>
      </w:r>
      <w:r w:rsidR="70DACDE4" w:rsidRPr="00F14389">
        <w:rPr>
          <w:rFonts w:ascii="Arial" w:hAnsi="Arial" w:cs="Arial"/>
          <w:lang w:val="en-US"/>
        </w:rPr>
        <w:t xml:space="preserve">that </w:t>
      </w:r>
      <w:r w:rsidR="5F19A2E1" w:rsidRPr="00F14389">
        <w:rPr>
          <w:rFonts w:ascii="Arial" w:hAnsi="Arial" w:cs="Arial"/>
          <w:lang w:val="en-US"/>
        </w:rPr>
        <w:t xml:space="preserve">the degree to which participants used </w:t>
      </w:r>
      <w:r w:rsidR="2DBA2146" w:rsidRPr="00F14389">
        <w:rPr>
          <w:rFonts w:ascii="Arial" w:hAnsi="Arial" w:cs="Arial"/>
          <w:lang w:val="en-US"/>
        </w:rPr>
        <w:t xml:space="preserve">the learned </w:t>
      </w:r>
      <w:r w:rsidR="5F19A2E1" w:rsidRPr="00F14389">
        <w:rPr>
          <w:rFonts w:ascii="Arial" w:hAnsi="Arial" w:cs="Arial"/>
          <w:lang w:val="en-US"/>
        </w:rPr>
        <w:t>values (temperature parameter)</w:t>
      </w:r>
      <w:r w:rsidR="0EE2A523" w:rsidRPr="00F14389">
        <w:rPr>
          <w:rFonts w:ascii="Arial" w:hAnsi="Arial" w:cs="Arial"/>
          <w:lang w:val="en-US"/>
        </w:rPr>
        <w:t xml:space="preserve"> </w:t>
      </w:r>
      <w:r w:rsidR="57234DB7" w:rsidRPr="00F14389">
        <w:rPr>
          <w:rFonts w:ascii="Arial" w:hAnsi="Arial" w:cs="Arial"/>
          <w:lang w:val="en-US"/>
        </w:rPr>
        <w:t>differed between the stress and control condition</w:t>
      </w:r>
      <w:r w:rsidR="5F19A2E1" w:rsidRPr="00F14389">
        <w:rPr>
          <w:rFonts w:ascii="Arial" w:hAnsi="Arial" w:cs="Arial"/>
          <w:lang w:val="en-US"/>
        </w:rPr>
        <w:t>. Interestingly, there was no overall condition effect</w:t>
      </w:r>
      <w:r w:rsidR="0EE2A523" w:rsidRPr="00F14389">
        <w:rPr>
          <w:rFonts w:ascii="Arial" w:hAnsi="Arial" w:cs="Arial"/>
          <w:lang w:val="en-US"/>
        </w:rPr>
        <w:t>,</w:t>
      </w:r>
      <w:r w:rsidR="5F19A2E1" w:rsidRPr="00F14389">
        <w:rPr>
          <w:rFonts w:ascii="Arial" w:hAnsi="Arial" w:cs="Arial"/>
          <w:lang w:val="en-US"/>
        </w:rPr>
        <w:t xml:space="preserve"> but model comparison </w:t>
      </w:r>
      <w:r w:rsidR="74D6468C" w:rsidRPr="00F14389">
        <w:rPr>
          <w:rFonts w:ascii="Arial" w:hAnsi="Arial" w:cs="Arial"/>
          <w:lang w:val="en-US"/>
        </w:rPr>
        <w:t xml:space="preserve">showed that introducing </w:t>
      </w:r>
      <w:r w:rsidR="00301760">
        <w:rPr>
          <w:rFonts w:ascii="Arial" w:hAnsi="Arial" w:cs="Arial"/>
          <w:lang w:val="en-US"/>
        </w:rPr>
        <w:t>different</w:t>
      </w:r>
      <w:r w:rsidR="00E305A8">
        <w:rPr>
          <w:rFonts w:ascii="Arial" w:hAnsi="Arial" w:cs="Arial"/>
          <w:lang w:val="en-US"/>
        </w:rPr>
        <w:t xml:space="preserve"> </w:t>
      </w:r>
      <w:r w:rsidR="72EE8D5D" w:rsidRPr="00F14389">
        <w:rPr>
          <w:rFonts w:ascii="Arial" w:hAnsi="Arial" w:cs="Arial"/>
          <w:lang w:val="en-US"/>
        </w:rPr>
        <w:t>temperature parameters</w:t>
      </w:r>
      <w:r w:rsidR="74D6468C" w:rsidRPr="00F14389">
        <w:rPr>
          <w:rFonts w:ascii="Arial" w:hAnsi="Arial" w:cs="Arial"/>
          <w:lang w:val="en-US"/>
        </w:rPr>
        <w:t xml:space="preserve"> </w:t>
      </w:r>
      <w:r w:rsidR="4F0B6C7C" w:rsidRPr="00F14389">
        <w:rPr>
          <w:rFonts w:ascii="Arial" w:hAnsi="Arial" w:cs="Arial"/>
          <w:lang w:val="en-US"/>
        </w:rPr>
        <w:t xml:space="preserve">for the control and the stress condition </w:t>
      </w:r>
      <w:r w:rsidR="3340BA3E" w:rsidRPr="00F14389">
        <w:rPr>
          <w:rFonts w:ascii="Arial" w:hAnsi="Arial" w:cs="Arial"/>
          <w:lang w:val="en-US"/>
        </w:rPr>
        <w:t xml:space="preserve">individually </w:t>
      </w:r>
      <w:r w:rsidR="74D6468C" w:rsidRPr="00F14389">
        <w:rPr>
          <w:rFonts w:ascii="Arial" w:hAnsi="Arial" w:cs="Arial"/>
          <w:lang w:val="en-US"/>
        </w:rPr>
        <w:t>explained the observed behavior be</w:t>
      </w:r>
      <w:r w:rsidR="097A66AA" w:rsidRPr="00F14389">
        <w:rPr>
          <w:rFonts w:ascii="Arial" w:hAnsi="Arial" w:cs="Arial"/>
          <w:lang w:val="en-US"/>
        </w:rPr>
        <w:t>s</w:t>
      </w:r>
      <w:r w:rsidR="74D6468C" w:rsidRPr="00F14389">
        <w:rPr>
          <w:rFonts w:ascii="Arial" w:hAnsi="Arial" w:cs="Arial"/>
          <w:lang w:val="en-US"/>
        </w:rPr>
        <w:t xml:space="preserve">t. </w:t>
      </w:r>
      <w:r w:rsidR="627704BE" w:rsidRPr="00F14389">
        <w:rPr>
          <w:rFonts w:ascii="Arial" w:hAnsi="Arial" w:cs="Arial"/>
          <w:lang w:val="en-US"/>
        </w:rPr>
        <w:t xml:space="preserve">The absence of </w:t>
      </w:r>
      <w:r w:rsidR="3508C4D4" w:rsidRPr="00F14389">
        <w:rPr>
          <w:rFonts w:ascii="Arial" w:hAnsi="Arial" w:cs="Arial"/>
          <w:lang w:val="en-US"/>
        </w:rPr>
        <w:t xml:space="preserve">a </w:t>
      </w:r>
      <w:r w:rsidR="37D7B627" w:rsidRPr="00F14389">
        <w:rPr>
          <w:rFonts w:ascii="Arial" w:hAnsi="Arial" w:cs="Arial"/>
          <w:lang w:val="en-US"/>
        </w:rPr>
        <w:t>sig</w:t>
      </w:r>
      <w:r w:rsidR="7421B391" w:rsidRPr="00F14389">
        <w:rPr>
          <w:rFonts w:ascii="Arial" w:hAnsi="Arial" w:cs="Arial"/>
          <w:lang w:val="en-US"/>
        </w:rPr>
        <w:t xml:space="preserve">nificant </w:t>
      </w:r>
      <w:r w:rsidR="6D04AF09" w:rsidRPr="00F14389">
        <w:rPr>
          <w:rFonts w:ascii="Arial" w:hAnsi="Arial" w:cs="Arial"/>
          <w:lang w:val="en-US"/>
        </w:rPr>
        <w:t xml:space="preserve">condition effect </w:t>
      </w:r>
      <w:r w:rsidR="338EFC79" w:rsidRPr="00F14389">
        <w:rPr>
          <w:rFonts w:ascii="Arial" w:hAnsi="Arial" w:cs="Arial"/>
          <w:lang w:val="en-US"/>
        </w:rPr>
        <w:t xml:space="preserve">on </w:t>
      </w:r>
      <w:r w:rsidR="391A5EEC" w:rsidRPr="00F14389">
        <w:rPr>
          <w:rFonts w:ascii="Arial" w:hAnsi="Arial" w:cs="Arial"/>
          <w:lang w:val="en-US"/>
        </w:rPr>
        <w:t xml:space="preserve">the temperature parameter </w:t>
      </w:r>
      <w:r w:rsidR="74C372DB" w:rsidRPr="00F14389">
        <w:rPr>
          <w:rFonts w:ascii="Arial" w:hAnsi="Arial" w:cs="Arial"/>
          <w:lang w:val="en-US"/>
        </w:rPr>
        <w:t>together with the model selection</w:t>
      </w:r>
      <w:r w:rsidR="798663CE" w:rsidRPr="00F14389">
        <w:rPr>
          <w:rFonts w:ascii="Arial" w:hAnsi="Arial" w:cs="Arial"/>
          <w:lang w:val="en-US"/>
        </w:rPr>
        <w:t xml:space="preserve"> result </w:t>
      </w:r>
      <w:r w:rsidR="74D6468C" w:rsidRPr="00F14389">
        <w:rPr>
          <w:rFonts w:ascii="Arial" w:hAnsi="Arial" w:cs="Arial"/>
          <w:lang w:val="en-US"/>
        </w:rPr>
        <w:t>indicate</w:t>
      </w:r>
      <w:r w:rsidR="25635FEA" w:rsidRPr="00F14389">
        <w:rPr>
          <w:rFonts w:ascii="Arial" w:hAnsi="Arial" w:cs="Arial"/>
          <w:lang w:val="en-US"/>
        </w:rPr>
        <w:t xml:space="preserve">s </w:t>
      </w:r>
      <w:r w:rsidR="7F92F993" w:rsidRPr="00F14389">
        <w:rPr>
          <w:rFonts w:ascii="Arial" w:hAnsi="Arial" w:cs="Arial"/>
          <w:lang w:val="en-US"/>
        </w:rPr>
        <w:t xml:space="preserve">meaningful </w:t>
      </w:r>
      <w:r w:rsidR="74D6468C" w:rsidRPr="00F14389">
        <w:rPr>
          <w:rFonts w:ascii="Arial" w:hAnsi="Arial" w:cs="Arial"/>
          <w:lang w:val="en-US"/>
        </w:rPr>
        <w:lastRenderedPageBreak/>
        <w:t xml:space="preserve">interindividual variability </w:t>
      </w:r>
      <w:r w:rsidR="58B8B4DA" w:rsidRPr="00F14389">
        <w:rPr>
          <w:rFonts w:ascii="Arial" w:hAnsi="Arial" w:cs="Arial"/>
          <w:lang w:val="en-US"/>
        </w:rPr>
        <w:t>of</w:t>
      </w:r>
      <w:r w:rsidR="33991E24" w:rsidRPr="00F14389">
        <w:rPr>
          <w:rFonts w:ascii="Arial" w:hAnsi="Arial" w:cs="Arial"/>
          <w:lang w:val="en-US"/>
        </w:rPr>
        <w:t xml:space="preserve"> </w:t>
      </w:r>
      <w:r w:rsidR="010994BC" w:rsidRPr="00F14389">
        <w:rPr>
          <w:rFonts w:ascii="Arial" w:hAnsi="Arial" w:cs="Arial"/>
          <w:lang w:val="en-US"/>
        </w:rPr>
        <w:t xml:space="preserve">choice behavior </w:t>
      </w:r>
      <w:r w:rsidR="07A3DA3B" w:rsidRPr="00F14389">
        <w:rPr>
          <w:rFonts w:ascii="Arial" w:hAnsi="Arial" w:cs="Arial"/>
          <w:lang w:val="en-US"/>
        </w:rPr>
        <w:t>in response to acute stress</w:t>
      </w:r>
      <w:r w:rsidR="010994BC" w:rsidRPr="00F14389">
        <w:rPr>
          <w:rFonts w:ascii="Arial" w:hAnsi="Arial" w:cs="Arial"/>
          <w:lang w:val="en-US"/>
        </w:rPr>
        <w:t xml:space="preserve">. </w:t>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noProof/>
          <w:lang w:val="en-US"/>
        </w:rPr>
        <w:t>(Cremer et al., 2021; Radenbach et al., 2015)</w:t>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2E9C499A" w:rsidRPr="00F14389">
        <w:rPr>
          <w:rFonts w:ascii="Arial" w:eastAsia="Arial" w:hAnsi="Arial" w:cs="Arial"/>
          <w:noProof/>
          <w:lang w:val="en-US"/>
        </w:rPr>
        <w:t>(Otto et al., 2013)</w:t>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2E9C499A" w:rsidRPr="00F14389">
        <w:rPr>
          <w:rFonts w:ascii="Arial" w:eastAsia="Arial" w:hAnsi="Arial" w:cs="Arial"/>
          <w:noProof/>
          <w:lang w:val="en-US"/>
        </w:rPr>
        <w:t>(Raio et al., 2020)</w:t>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00927830" w:rsidRPr="00F14389">
        <w:rPr>
          <w:rFonts w:ascii="Arial" w:hAnsi="Arial" w:cs="Arial"/>
          <w:noProof/>
          <w:lang w:val="en-US"/>
        </w:rPr>
        <w:t>(Cremer et al., 2021; Otto et al., 2013; Radenbach et al., 2015; Raio et al., 2020)</w:t>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4A4CC401" w:rsidR="009D747A" w:rsidRDefault="2BAF7A56" w:rsidP="00AC09C1">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w:t>
      </w:r>
      <w:r w:rsidR="00034247">
        <w:rPr>
          <w:rFonts w:ascii="Arial" w:hAnsi="Arial" w:cs="Arial"/>
          <w:lang w:val="en-US"/>
        </w:rPr>
        <w:t>correlated with neural activation</w:t>
      </w:r>
      <w:r w:rsidR="00034247" w:rsidRPr="00F14389">
        <w:rPr>
          <w:rFonts w:ascii="Arial" w:hAnsi="Arial" w:cs="Arial"/>
          <w:lang w:val="en-US"/>
        </w:rPr>
        <w:t xml:space="preserve"> </w:t>
      </w:r>
      <w:r w:rsidR="35F3A9AC" w:rsidRPr="00F14389">
        <w:rPr>
          <w:rFonts w:ascii="Arial" w:hAnsi="Arial" w:cs="Arial"/>
          <w:lang w:val="en-US"/>
        </w:rPr>
        <w:t xml:space="preserve">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w:t>
      </w:r>
      <w:proofErr w:type="gramStart"/>
      <w:r w:rsidR="261EECAD" w:rsidRPr="00F14389">
        <w:rPr>
          <w:rFonts w:ascii="Arial" w:hAnsi="Arial" w:cs="Arial"/>
          <w:lang w:val="en-US"/>
        </w:rPr>
        <w:t>cortex</w:t>
      </w:r>
      <w:proofErr w:type="gramEnd"/>
      <w:r w:rsidR="261EECAD" w:rsidRPr="00F14389">
        <w:rPr>
          <w:rFonts w:ascii="Arial" w:hAnsi="Arial" w:cs="Arial"/>
          <w:lang w:val="en-US"/>
        </w:rPr>
        <w:t xml:space="preserve">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00260B7C" w:rsidRPr="00F14389">
        <w:rPr>
          <w:rFonts w:ascii="Arial" w:hAnsi="Arial" w:cs="Arial"/>
          <w:noProof/>
          <w:lang w:val="en-US"/>
        </w:rPr>
        <w:t>(Boehme et al., 2015; Katthagen et al., 2020; Reiter et al., 2017, 2016)</w:t>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409D9189" w:rsidRPr="00F14389">
        <w:rPr>
          <w:rFonts w:ascii="Arial" w:hAnsi="Arial" w:cs="Arial"/>
          <w:noProof/>
          <w:lang w:val="en-US"/>
        </w:rPr>
        <w:t>(Fouragnan et al., 2018)</w:t>
      </w:r>
      <w:r w:rsidR="6D9F34E8" w:rsidRPr="00F14389">
        <w:rPr>
          <w:rFonts w:ascii="Arial" w:hAnsi="Arial" w:cs="Arial"/>
          <w:lang w:val="en-US"/>
        </w:rPr>
        <w:t>.</w:t>
      </w:r>
      <w:r w:rsidR="2AB469C6" w:rsidRPr="00F14389">
        <w:rPr>
          <w:rFonts w:ascii="Arial" w:hAnsi="Arial" w:cs="Arial"/>
          <w:lang w:val="en-US"/>
        </w:rPr>
        <w:t xml:space="preserve"> </w:t>
      </w:r>
      <w:bookmarkStart w:id="0" w:name="_Hlk85718907"/>
      <w:r w:rsidR="00EF63FB" w:rsidRPr="00F14389">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noProof/>
          <w:lang w:val="en-US"/>
        </w:rPr>
        <w:t>(Fouragnan et al., 2018)</w:t>
      </w:r>
      <w:r w:rsidR="00D739BC" w:rsidRPr="00F14389">
        <w:rPr>
          <w:rFonts w:ascii="Arial" w:hAnsi="Arial" w:cs="Arial"/>
          <w:lang w:val="en-US"/>
        </w:rPr>
        <w:t xml:space="preserve">. </w:t>
      </w:r>
      <w:bookmarkEnd w:id="0"/>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084B70D7" w:rsidR="00754D25" w:rsidRPr="00F14389" w:rsidRDefault="0074362A" w:rsidP="00AC09C1">
      <w:pPr>
        <w:spacing w:line="480" w:lineRule="auto"/>
        <w:ind w:firstLine="708"/>
        <w:jc w:val="both"/>
        <w:rPr>
          <w:rFonts w:ascii="Arial" w:hAnsi="Arial" w:cs="Arial"/>
          <w:lang w:val="en-US"/>
        </w:rPr>
      </w:pPr>
      <w:r w:rsidRPr="0074362A">
        <w:rPr>
          <w:rFonts w:ascii="Arial" w:hAnsi="Arial" w:cs="Arial"/>
          <w:lang w:val="en-US"/>
        </w:rPr>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w:t>
      </w:r>
      <w:r w:rsidR="00AF7564">
        <w:rPr>
          <w:rFonts w:ascii="Arial" w:hAnsi="Arial" w:cs="Arial"/>
          <w:lang w:val="en-US"/>
        </w:rPr>
        <w:t xml:space="preserve">could correspond </w:t>
      </w:r>
      <w:r w:rsidRPr="0074362A">
        <w:rPr>
          <w:rFonts w:ascii="Arial" w:hAnsi="Arial" w:cs="Arial"/>
          <w:lang w:val="en-US"/>
        </w:rPr>
        <w:t xml:space="preserve">to better </w:t>
      </w:r>
      <w:r w:rsidR="00AF7564">
        <w:rPr>
          <w:rFonts w:ascii="Arial" w:hAnsi="Arial" w:cs="Arial"/>
          <w:lang w:val="en-US"/>
        </w:rPr>
        <w:t xml:space="preserve">behavioral </w:t>
      </w:r>
      <w:r w:rsidRPr="0074362A">
        <w:rPr>
          <w:rFonts w:ascii="Arial" w:hAnsi="Arial" w:cs="Arial"/>
          <w:lang w:val="en-US"/>
        </w:rPr>
        <w:t xml:space="preserve">performance in the stress condition. Stress has been shown to affect the mesolimbic dopaminergic system although both increasing and inhibiting effects have been described depending on the intensity, duration, and controllability of the stressor </w:t>
      </w:r>
      <w:r w:rsidR="00260B7C" w:rsidRPr="00F14389">
        <w:rPr>
          <w:rFonts w:ascii="Arial" w:hAnsi="Arial" w:cs="Arial"/>
          <w:noProof/>
          <w:lang w:val="en-US"/>
        </w:rPr>
        <w:t>(Baik, 2020)</w:t>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reward-evoked dopamine release in the ventral lateral striatum</w:t>
      </w:r>
      <w:r w:rsidR="00260B7C" w:rsidRPr="00F14389">
        <w:rPr>
          <w:rFonts w:ascii="Arial" w:hAnsi="Arial" w:cs="Arial"/>
          <w:lang w:val="en-US"/>
        </w:rPr>
        <w:t xml:space="preserve"> </w:t>
      </w:r>
      <w:r w:rsidR="00260B7C" w:rsidRPr="00F14389">
        <w:rPr>
          <w:rFonts w:ascii="Arial" w:hAnsi="Arial" w:cs="Arial"/>
          <w:noProof/>
          <w:lang w:val="en-US"/>
        </w:rPr>
        <w:t xml:space="preserve">(Stelly et al., </w:t>
      </w:r>
      <w:r w:rsidR="00260B7C" w:rsidRPr="00F14389">
        <w:rPr>
          <w:rFonts w:ascii="Arial" w:hAnsi="Arial" w:cs="Arial"/>
          <w:noProof/>
          <w:lang w:val="en-US"/>
        </w:rPr>
        <w:lastRenderedPageBreak/>
        <w:t>2020)</w:t>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304B4B" w:rsidRPr="00F14389">
        <w:rPr>
          <w:rFonts w:ascii="Arial" w:hAnsi="Arial" w:cs="Arial"/>
          <w:noProof/>
          <w:lang w:val="en-US"/>
        </w:rPr>
        <w:t>(Robinson et al., 2013)</w:t>
      </w:r>
      <w:r w:rsidR="00EF63FB" w:rsidRPr="00F14389">
        <w:rPr>
          <w:rFonts w:ascii="Arial" w:hAnsi="Arial" w:cs="Arial"/>
          <w:lang w:val="en-US"/>
        </w:rPr>
        <w:t>. While we did not differentiate between threatening and safe context, this finding suggests that RPE signals are highly context</w:t>
      </w:r>
      <w:r w:rsidR="00453A36">
        <w:rPr>
          <w:rFonts w:ascii="Arial" w:hAnsi="Arial" w:cs="Arial"/>
          <w:lang w:val="en-US"/>
        </w:rPr>
        <w:t>-</w:t>
      </w:r>
      <w:r w:rsidR="00EF63FB" w:rsidRPr="00F14389">
        <w:rPr>
          <w:rFonts w:ascii="Arial" w:hAnsi="Arial" w:cs="Arial"/>
          <w:lang w:val="en-US"/>
        </w:rPr>
        <w:t>sensitive.</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00304B4B" w:rsidRPr="00F14389">
        <w:rPr>
          <w:rFonts w:ascii="Arial" w:hAnsi="Arial" w:cs="Arial"/>
          <w:noProof/>
          <w:lang w:val="en-US"/>
        </w:rPr>
        <w:t>(Carvalheiro et al., 2021)</w:t>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39CD37AD" w:rsidR="00B475D1" w:rsidRPr="00F14389" w:rsidRDefault="5C50918A" w:rsidP="00AC09C1">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Pr="00F14389">
        <w:rPr>
          <w:rFonts w:ascii="Arial" w:hAnsi="Arial" w:cs="Arial"/>
          <w:noProof/>
          <w:lang w:val="en-US"/>
        </w:rPr>
        <w:t>(Bryce and Howland, 2015; Hurtubise and Howland, 2017)</w:t>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21C09F8D" w:rsidRPr="00F14389">
        <w:rPr>
          <w:rFonts w:ascii="Arial" w:hAnsi="Arial" w:cs="Arial"/>
          <w:noProof/>
          <w:lang w:val="en-US"/>
        </w:rPr>
        <w:t>(Otto et al., 2013)</w:t>
      </w:r>
      <w:r w:rsidR="21C09F8D" w:rsidRPr="00F14389">
        <w:rPr>
          <w:rFonts w:ascii="Arial" w:hAnsi="Arial" w:cs="Arial"/>
          <w:lang w:val="en-US"/>
        </w:rPr>
        <w:t xml:space="preserve">, while trait impulsivity interacts with different aspects of learning differentially, but particularly seems to increase perseveration </w:t>
      </w:r>
      <w:r w:rsidR="21C09F8D" w:rsidRPr="00F14389">
        <w:rPr>
          <w:rFonts w:ascii="Arial" w:hAnsi="Arial" w:cs="Arial"/>
          <w:noProof/>
          <w:lang w:val="en-US"/>
        </w:rPr>
        <w:t>(Raio et al., 2017)</w:t>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w:t>
      </w:r>
      <w:r w:rsidR="00860CFE">
        <w:rPr>
          <w:rFonts w:ascii="Arial" w:hAnsi="Arial" w:cs="Arial"/>
          <w:lang w:val="en-US"/>
        </w:rPr>
        <w:t xml:space="preserve">subjective </w:t>
      </w:r>
      <w:r w:rsidR="64ED1131" w:rsidRPr="00F14389">
        <w:rPr>
          <w:rFonts w:ascii="Arial" w:hAnsi="Arial" w:cs="Arial"/>
          <w:lang w:val="en-US"/>
        </w:rPr>
        <w:t xml:space="preserve">stress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622E0EC3" w:rsidR="00207E12" w:rsidRPr="00F14389" w:rsidRDefault="4C12A760" w:rsidP="00AC09C1">
      <w:pPr>
        <w:spacing w:line="480" w:lineRule="auto"/>
        <w:ind w:firstLine="708"/>
        <w:jc w:val="both"/>
        <w:rPr>
          <w:rFonts w:ascii="Arial" w:hAnsi="Arial" w:cs="Arial"/>
          <w:lang w:val="en-US"/>
        </w:rPr>
      </w:pPr>
      <w:r w:rsidRPr="00F14389">
        <w:rPr>
          <w:rFonts w:ascii="Arial" w:hAnsi="Arial" w:cs="Arial"/>
          <w:lang w:val="en-US"/>
        </w:rPr>
        <w:t>Our findings are limited by some of the following factors.</w:t>
      </w:r>
      <w:r w:rsidR="451627E0" w:rsidRPr="00F14389">
        <w:rPr>
          <w:rFonts w:ascii="Arial" w:hAnsi="Arial" w:cs="Arial"/>
          <w:lang w:val="en-US"/>
        </w:rPr>
        <w:t xml:space="preserve"> </w:t>
      </w:r>
      <w:r w:rsidR="5995E27E" w:rsidRPr="00F14389">
        <w:rPr>
          <w:rFonts w:ascii="Arial" w:hAnsi="Arial" w:cs="Arial"/>
          <w:lang w:val="en-US"/>
        </w:rPr>
        <w:t xml:space="preserve">Considering the gender differences in decision-making </w:t>
      </w:r>
      <w:r w:rsidR="5995E27E" w:rsidRPr="00F14389">
        <w:rPr>
          <w:rFonts w:ascii="Arial" w:hAnsi="Arial" w:cs="Arial"/>
          <w:noProof/>
          <w:lang w:val="en-US"/>
        </w:rPr>
        <w:t>(Shields et al., 2016)</w:t>
      </w:r>
      <w:r w:rsidR="5995E27E" w:rsidRPr="00F14389">
        <w:rPr>
          <w:rFonts w:ascii="Arial" w:hAnsi="Arial" w:cs="Arial"/>
          <w:lang w:val="en-US"/>
        </w:rPr>
        <w:t xml:space="preserve"> which may be amplified by stress </w:t>
      </w:r>
      <w:r w:rsidR="5995E27E" w:rsidRPr="00F14389">
        <w:rPr>
          <w:rFonts w:ascii="Arial" w:hAnsi="Arial" w:cs="Arial"/>
          <w:noProof/>
          <w:lang w:val="en-US"/>
        </w:rPr>
        <w:t>(Mather and Lighthall, 2012)</w:t>
      </w:r>
      <w:r w:rsidR="5995E27E" w:rsidRPr="00F14389">
        <w:rPr>
          <w:rFonts w:ascii="Arial" w:hAnsi="Arial" w:cs="Arial"/>
          <w:lang w:val="en-US"/>
        </w:rPr>
        <w:t xml:space="preserve"> and potential impact of cyclical changes in female individuals we decided to investigate an exclusively male sample. Furthermore, our sample was homogenously young </w:t>
      </w:r>
      <w:r w:rsidR="5995E27E" w:rsidRPr="00F14389">
        <w:rPr>
          <w:rFonts w:ascii="Arial" w:hAnsi="Arial" w:cs="Arial"/>
          <w:lang w:val="en-US"/>
        </w:rPr>
        <w:lastRenderedPageBreak/>
        <w:t>and highly educated.</w:t>
      </w:r>
      <w:r w:rsidR="00CC16E6">
        <w:rPr>
          <w:rFonts w:ascii="Arial" w:hAnsi="Arial" w:cs="Arial"/>
          <w:lang w:val="en-US"/>
        </w:rPr>
        <w:t xml:space="preserve"> </w:t>
      </w:r>
      <w:r w:rsidR="00BC27A8" w:rsidRPr="00D67288">
        <w:rPr>
          <w:rFonts w:ascii="Arial" w:hAnsi="Arial" w:cs="Arial"/>
          <w:highlight w:val="yellow"/>
          <w:lang w:val="en-US"/>
        </w:rPr>
        <w:t>Our sample size was restricted by external constraints and</w:t>
      </w:r>
      <w:r w:rsidR="008A6014" w:rsidRPr="00D67288">
        <w:rPr>
          <w:rFonts w:ascii="Arial" w:hAnsi="Arial" w:cs="Arial"/>
          <w:highlight w:val="yellow"/>
          <w:lang w:val="en-US"/>
        </w:rPr>
        <w:t xml:space="preserve"> limited our ability to find differences </w:t>
      </w:r>
      <w:r w:rsidR="00202D15" w:rsidRPr="00D67288">
        <w:rPr>
          <w:rFonts w:ascii="Arial" w:hAnsi="Arial" w:cs="Arial"/>
          <w:highlight w:val="yellow"/>
          <w:lang w:val="en-US"/>
        </w:rPr>
        <w:t>between both conditions.</w:t>
      </w:r>
      <w:r w:rsidR="5995E27E" w:rsidRPr="00F14389">
        <w:rPr>
          <w:rFonts w:ascii="Arial" w:hAnsi="Arial" w:cs="Arial"/>
          <w:lang w:val="en-US"/>
        </w:rPr>
        <w:t xml:space="preserve"> Therefore, our findings cannot be generalized to the general population or patient samples.</w:t>
      </w:r>
      <w:r w:rsidR="6ABF9AD1" w:rsidRPr="00F14389">
        <w:rPr>
          <w:rFonts w:ascii="Arial" w:hAnsi="Arial" w:cs="Arial"/>
          <w:lang w:val="en-US"/>
        </w:rPr>
        <w:t xml:space="preserve"> </w:t>
      </w:r>
      <w:r w:rsidR="47BC5730" w:rsidRPr="00F14389">
        <w:rPr>
          <w:rFonts w:ascii="Arial" w:hAnsi="Arial" w:cs="Arial"/>
          <w:lang w:val="en-US"/>
        </w:rPr>
        <w:t xml:space="preserve">Our task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noProof/>
          <w:lang w:val="en-US"/>
        </w:rPr>
        <w:t>(Findling et al., 2019)</w:t>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58FCABD1" w:rsidR="0033302F" w:rsidRDefault="74151F48" w:rsidP="00AC09C1">
      <w:pPr>
        <w:spacing w:line="480" w:lineRule="auto"/>
        <w:ind w:firstLine="708"/>
        <w:jc w:val="both"/>
        <w:rPr>
          <w:rFonts w:ascii="Arial" w:hAnsi="Arial" w:cs="Arial"/>
          <w:lang w:val="en-US"/>
        </w:rPr>
      </w:pPr>
      <w:r w:rsidRPr="00F14389">
        <w:rPr>
          <w:rFonts w:ascii="Arial" w:hAnsi="Arial" w:cs="Arial"/>
          <w:lang w:val="en-US"/>
        </w:rPr>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7FF5BBA2" w:rsidRPr="00F14389">
        <w:rPr>
          <w:rFonts w:ascii="Arial" w:hAnsi="Arial" w:cs="Arial"/>
          <w:noProof/>
          <w:lang w:val="en-US"/>
        </w:rPr>
        <w:t>(Lighthall et al., 2013)</w:t>
      </w:r>
      <w:r w:rsidR="7FF5BBA2" w:rsidRPr="00F14389">
        <w:rPr>
          <w:rFonts w:ascii="Arial" w:hAnsi="Arial" w:cs="Arial"/>
          <w:lang w:val="en-US"/>
        </w:rPr>
        <w:t xml:space="preserve">, decision-making frequently goes awry in psychiatric disorders </w:t>
      </w:r>
      <w:r w:rsidR="00927830" w:rsidRPr="00F14389">
        <w:rPr>
          <w:rFonts w:ascii="Arial" w:hAnsi="Arial" w:cs="Arial"/>
          <w:noProof/>
          <w:lang w:val="en-US"/>
        </w:rPr>
        <w:t>(Cáceda et al., 2014)</w:t>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D81BA3">
        <w:rPr>
          <w:rFonts w:ascii="Arial" w:hAnsi="Arial" w:cs="Arial"/>
          <w:noProof/>
          <w:lang w:val="en-US"/>
        </w:rPr>
        <w:t>(Reiter et al., 2016)</w:t>
      </w:r>
      <w:r w:rsidR="00E50C9E" w:rsidRPr="00D81BA3">
        <w:rPr>
          <w:rFonts w:ascii="Arial" w:hAnsi="Arial" w:cs="Arial"/>
          <w:lang w:val="en-US"/>
        </w:rPr>
        <w:t>,</w:t>
      </w:r>
      <w:r w:rsidR="5C82A81A" w:rsidRPr="00D81BA3">
        <w:rPr>
          <w:rFonts w:ascii="Arial" w:hAnsi="Arial" w:cs="Arial"/>
          <w:lang w:val="en-US"/>
        </w:rPr>
        <w:t xml:space="preserve"> anorexia nervosa </w:t>
      </w:r>
      <w:r w:rsidR="5C82A81A" w:rsidRPr="00D81BA3">
        <w:rPr>
          <w:rFonts w:ascii="Arial" w:hAnsi="Arial" w:cs="Arial"/>
          <w:noProof/>
          <w:lang w:val="en-US"/>
        </w:rPr>
        <w:t>(Bernardoni et al., 2017)</w:t>
      </w:r>
      <w:r w:rsidR="5C82A81A" w:rsidRPr="00D81BA3">
        <w:rPr>
          <w:rFonts w:ascii="Arial" w:hAnsi="Arial" w:cs="Arial"/>
          <w:lang w:val="en-US"/>
        </w:rPr>
        <w:t xml:space="preserve">, binge-eating disorder </w:t>
      </w:r>
      <w:r w:rsidR="2FB677E6" w:rsidRPr="00D81BA3">
        <w:rPr>
          <w:rFonts w:ascii="Arial" w:hAnsi="Arial" w:cs="Arial"/>
          <w:noProof/>
          <w:lang w:val="en-US"/>
        </w:rPr>
        <w:t>(Reiter et al., 2017)</w:t>
      </w:r>
      <w:r w:rsidR="5C82A81A" w:rsidRPr="00D81BA3">
        <w:rPr>
          <w:rFonts w:ascii="Arial" w:hAnsi="Arial" w:cs="Arial"/>
          <w:lang w:val="en-US"/>
        </w:rPr>
        <w:t xml:space="preserve">, ADHD </w:t>
      </w:r>
      <w:r w:rsidR="5C82A81A" w:rsidRPr="00D81BA3">
        <w:rPr>
          <w:rFonts w:ascii="Arial" w:hAnsi="Arial" w:cs="Arial"/>
          <w:noProof/>
          <w:lang w:val="en-US"/>
        </w:rPr>
        <w:t>(Hauser et al., 2021)</w:t>
      </w:r>
      <w:r w:rsidR="5C82A81A" w:rsidRPr="00D81BA3">
        <w:rPr>
          <w:rFonts w:ascii="Arial" w:hAnsi="Arial" w:cs="Arial"/>
          <w:lang w:val="en-US"/>
        </w:rPr>
        <w:t xml:space="preserve"> or schizophrenia</w:t>
      </w:r>
      <w:r w:rsidR="009538C9" w:rsidRPr="00F14389">
        <w:rPr>
          <w:rFonts w:ascii="Arial" w:hAnsi="Arial" w:cs="Arial"/>
          <w:lang w:val="en-US"/>
        </w:rPr>
        <w:t xml:space="preserve"> </w:t>
      </w:r>
      <w:r w:rsidR="009538C9" w:rsidRPr="00F14389">
        <w:rPr>
          <w:rFonts w:ascii="Arial" w:hAnsi="Arial" w:cs="Arial"/>
          <w:noProof/>
          <w:lang w:val="en-US"/>
        </w:rPr>
        <w:t>(Schlagenhauf et al., 2014)</w:t>
      </w:r>
      <w:r w:rsidR="1E67FD26" w:rsidRPr="00F14389">
        <w:rPr>
          <w:rFonts w:ascii="Arial" w:hAnsi="Arial" w:cs="Arial"/>
          <w:lang w:val="en-US"/>
        </w:rPr>
        <w:t>.</w:t>
      </w:r>
    </w:p>
    <w:p w14:paraId="22E8D33E" w14:textId="080ABDEE" w:rsidR="00277C76" w:rsidRPr="00F14389" w:rsidRDefault="0033302F" w:rsidP="0033302F">
      <w:pPr>
        <w:rPr>
          <w:rFonts w:ascii="Arial" w:hAnsi="Arial" w:cs="Arial"/>
          <w:lang w:val="en-US"/>
        </w:rPr>
      </w:pPr>
      <w:r>
        <w:rPr>
          <w:rFonts w:ascii="Arial" w:hAnsi="Arial" w:cs="Arial"/>
          <w:lang w:val="en-US"/>
        </w:rPr>
        <w:br w:type="page"/>
      </w:r>
    </w:p>
    <w:p w14:paraId="094ABAE9" w14:textId="3B4266F2" w:rsidR="00B118F5" w:rsidRPr="00F14389" w:rsidRDefault="00B118F5" w:rsidP="00AC09C1">
      <w:pPr>
        <w:spacing w:line="480" w:lineRule="auto"/>
        <w:jc w:val="both"/>
        <w:rPr>
          <w:rFonts w:ascii="Arial" w:hAnsi="Arial" w:cs="Arial"/>
          <w:b/>
          <w:bCs/>
          <w:lang w:val="en-US"/>
        </w:rPr>
      </w:pPr>
      <w:r w:rsidRPr="00F14389">
        <w:rPr>
          <w:rFonts w:ascii="Arial" w:hAnsi="Arial" w:cs="Arial"/>
          <w:b/>
          <w:bCs/>
          <w:lang w:val="en-US"/>
        </w:rPr>
        <w:lastRenderedPageBreak/>
        <w:t>Conclusion</w:t>
      </w:r>
    </w:p>
    <w:p w14:paraId="7D74290D" w14:textId="78FD2F35" w:rsidR="00B118F5" w:rsidRPr="00F14389" w:rsidRDefault="009538C9" w:rsidP="00AC09C1">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w:t>
      </w:r>
      <w:r w:rsidR="00E305A8">
        <w:rPr>
          <w:rFonts w:ascii="Arial" w:hAnsi="Arial" w:cs="Arial"/>
          <w:lang w:val="en-US"/>
        </w:rPr>
        <w:t xml:space="preserve"> neural effects of</w:t>
      </w:r>
      <w:r w:rsidR="3701CDE8" w:rsidRPr="00F14389">
        <w:rPr>
          <w:rFonts w:ascii="Arial" w:hAnsi="Arial" w:cs="Arial"/>
          <w:lang w:val="en-US"/>
        </w:rPr>
        <w:t xml:space="preserve"> </w:t>
      </w:r>
      <w:r w:rsidR="00C8655E">
        <w:rPr>
          <w:rFonts w:ascii="Arial" w:hAnsi="Arial" w:cs="Arial"/>
          <w:lang w:val="en-US"/>
        </w:rPr>
        <w:t>increased RPE signaling f</w:t>
      </w:r>
      <w:r w:rsidR="3701CDE8" w:rsidRPr="00F14389">
        <w:rPr>
          <w:rFonts w:ascii="Arial" w:hAnsi="Arial" w:cs="Arial"/>
          <w:lang w:val="en-US"/>
        </w:rPr>
        <w:t>or win trials</w:t>
      </w:r>
      <w:r w:rsidR="726EAA28" w:rsidRPr="00F14389">
        <w:rPr>
          <w:rFonts w:ascii="Arial" w:hAnsi="Arial" w:cs="Arial"/>
          <w:lang w:val="en-US"/>
        </w:rPr>
        <w:t xml:space="preserve"> </w:t>
      </w:r>
      <w:r w:rsidR="00C8655E">
        <w:rPr>
          <w:rFonts w:ascii="Arial" w:hAnsi="Arial" w:cs="Arial"/>
          <w:lang w:val="en-US"/>
        </w:rPr>
        <w:t>under stress.</w:t>
      </w:r>
    </w:p>
    <w:p w14:paraId="553A104F" w14:textId="77777777" w:rsidR="00B118F5" w:rsidRPr="00F14389" w:rsidRDefault="00B118F5" w:rsidP="00AC09C1">
      <w:pPr>
        <w:spacing w:line="480" w:lineRule="auto"/>
        <w:jc w:val="both"/>
        <w:rPr>
          <w:rFonts w:ascii="Arial" w:hAnsi="Arial" w:cs="Arial"/>
          <w:lang w:val="en-US"/>
        </w:rPr>
      </w:pPr>
    </w:p>
    <w:p w14:paraId="45595E5C" w14:textId="77777777" w:rsidR="004C2497" w:rsidRPr="00F14389" w:rsidRDefault="004C2497" w:rsidP="00AC09C1">
      <w:pPr>
        <w:spacing w:line="480" w:lineRule="auto"/>
        <w:jc w:val="both"/>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b/>
          <w:bCs/>
          <w:lang w:val="en-US" w:eastAsia="ar-SA"/>
        </w:rPr>
      </w:pPr>
      <w:bookmarkStart w:id="1"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1"/>
    </w:p>
    <w:p w14:paraId="278E852F" w14:textId="1128618F" w:rsidR="004C2497" w:rsidRPr="00F14389" w:rsidRDefault="7F95357F" w:rsidP="00AC09C1">
      <w:pPr>
        <w:suppressAutoHyphens/>
        <w:spacing w:after="120" w:line="480" w:lineRule="auto"/>
        <w:jc w:val="both"/>
        <w:rPr>
          <w:rFonts w:ascii="Arial" w:eastAsia="Times New Roman" w:hAnsi="Arial" w:cs="Arial"/>
          <w:b/>
          <w:bCs/>
          <w:lang w:val="en-US" w:eastAsia="ar-SA"/>
        </w:rPr>
      </w:pPr>
      <w:bookmarkStart w:id="2"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AC09C1">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AC09C1">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lang w:val="en-US" w:eastAsia="ar-SA"/>
        </w:rPr>
      </w:pPr>
      <w:bookmarkStart w:id="3" w:name="_Toc472330568"/>
      <w:bookmarkEnd w:id="2"/>
      <w:r w:rsidRPr="00F14389">
        <w:rPr>
          <w:rFonts w:ascii="Arial" w:eastAsia="Times New Roman" w:hAnsi="Arial" w:cs="Arial"/>
          <w:b/>
          <w:bCs/>
          <w:lang w:val="en-US" w:eastAsia="ar-SA"/>
        </w:rPr>
        <w:t>Author Contributions</w:t>
      </w:r>
      <w:bookmarkEnd w:id="3"/>
    </w:p>
    <w:p w14:paraId="583C000B" w14:textId="2C5CED11" w:rsidR="00E87FE0" w:rsidRPr="00F14389" w:rsidRDefault="48F2B24D" w:rsidP="00E305A8">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Z</w:t>
      </w:r>
      <w:r w:rsidR="6A4E9337" w:rsidRPr="00F14389">
        <w:rPr>
          <w:rFonts w:ascii="Arial" w:eastAsia="Times New Roman" w:hAnsi="Arial" w:cs="Arial"/>
          <w:lang w:val="en-US" w:eastAsia="ar-SA"/>
        </w:rPr>
        <w:t xml:space="preserve">S, </w:t>
      </w:r>
      <w:r w:rsidRPr="00F14389">
        <w:rPr>
          <w:rFonts w:ascii="Arial" w:eastAsia="Times New Roman" w:hAnsi="Arial" w:cs="Arial"/>
          <w:lang w:val="en-US" w:eastAsia="ar-SA"/>
        </w:rPr>
        <w:t>F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ZS, FS, LL, MP, AH;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F163AE">
      <w:pPr>
        <w:spacing w:line="480" w:lineRule="auto"/>
        <w:jc w:val="both"/>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F163A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BD06BC"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 xml:space="preserve">Baik, J.H., 2020. Stress and the dopaminergic reward system. </w:t>
      </w:r>
      <w:r w:rsidRPr="00BD06BC">
        <w:rPr>
          <w:rFonts w:ascii="Arial" w:hAnsi="Arial" w:cs="Arial"/>
          <w:noProof/>
          <w:lang w:val="en-US"/>
        </w:rPr>
        <w:t>Exp. Mol. Med. 52, 1879–1890. https://doi.org/10.1038/s12276-020-00532-4</w:t>
      </w:r>
    </w:p>
    <w:p w14:paraId="6EE59B27"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Human </w:t>
      </w:r>
      <w:r w:rsidRPr="009D747A">
        <w:rPr>
          <w:rFonts w:ascii="Arial" w:hAnsi="Arial" w:cs="Arial"/>
          <w:noProof/>
          <w:lang w:val="en-US"/>
        </w:rPr>
        <w:lastRenderedPageBreak/>
        <w:t>Brain. Biol. Psychiatry 74, 801–808. https://doi.org/10.1016/j.biopsych.2013.06.001</w:t>
      </w:r>
    </w:p>
    <w:p w14:paraId="5A3920F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FE45A0" w:rsidP="00F163AE">
      <w:pPr>
        <w:widowControl w:val="0"/>
        <w:autoSpaceDE w:val="0"/>
        <w:autoSpaceDN w:val="0"/>
        <w:adjustRightInd w:val="0"/>
        <w:spacing w:line="480" w:lineRule="auto"/>
        <w:ind w:left="480" w:hanging="480"/>
        <w:jc w:val="both"/>
        <w:rPr>
          <w:rFonts w:ascii="Arial" w:hAnsi="Arial" w:cs="Arial"/>
          <w:lang w:val="en-US"/>
        </w:rPr>
      </w:pPr>
    </w:p>
    <w:sectPr w:rsidR="00FE45A0" w:rsidRPr="00260B7C" w:rsidSect="009538C9">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E6450" w14:textId="77777777" w:rsidR="00704E79" w:rsidRDefault="00704E79">
      <w:pPr>
        <w:spacing w:after="0" w:line="240" w:lineRule="auto"/>
      </w:pPr>
      <w:r>
        <w:separator/>
      </w:r>
    </w:p>
  </w:endnote>
  <w:endnote w:type="continuationSeparator" w:id="0">
    <w:p w14:paraId="78817DCD" w14:textId="77777777" w:rsidR="00704E79" w:rsidRDefault="00704E79">
      <w:pPr>
        <w:spacing w:after="0" w:line="240" w:lineRule="auto"/>
      </w:pPr>
      <w:r>
        <w:continuationSeparator/>
      </w:r>
    </w:p>
  </w:endnote>
  <w:endnote w:type="continuationNotice" w:id="1">
    <w:p w14:paraId="6EBA7948" w14:textId="77777777" w:rsidR="00704E79" w:rsidRDefault="00704E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CE728" w14:textId="77777777" w:rsidR="00704E79" w:rsidRDefault="00704E79">
      <w:pPr>
        <w:spacing w:after="0" w:line="240" w:lineRule="auto"/>
      </w:pPr>
      <w:r>
        <w:separator/>
      </w:r>
    </w:p>
  </w:footnote>
  <w:footnote w:type="continuationSeparator" w:id="0">
    <w:p w14:paraId="77FD0FB6" w14:textId="77777777" w:rsidR="00704E79" w:rsidRDefault="00704E79">
      <w:pPr>
        <w:spacing w:after="0" w:line="240" w:lineRule="auto"/>
      </w:pPr>
      <w:r>
        <w:continuationSeparator/>
      </w:r>
    </w:p>
  </w:footnote>
  <w:footnote w:type="continuationNotice" w:id="1">
    <w:p w14:paraId="2EC84631" w14:textId="77777777" w:rsidR="00704E79" w:rsidRDefault="00704E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569B"/>
    <w:rsid w:val="00025EE0"/>
    <w:rsid w:val="00026FCA"/>
    <w:rsid w:val="000276B1"/>
    <w:rsid w:val="00027C0D"/>
    <w:rsid w:val="00027DF0"/>
    <w:rsid w:val="00030677"/>
    <w:rsid w:val="00034247"/>
    <w:rsid w:val="000354DD"/>
    <w:rsid w:val="00035773"/>
    <w:rsid w:val="0004071E"/>
    <w:rsid w:val="000410AD"/>
    <w:rsid w:val="00043040"/>
    <w:rsid w:val="000442E4"/>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126"/>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7C6"/>
    <w:rsid w:val="000B7DEE"/>
    <w:rsid w:val="000C03A4"/>
    <w:rsid w:val="000C0EB2"/>
    <w:rsid w:val="000C237F"/>
    <w:rsid w:val="000C24AB"/>
    <w:rsid w:val="000C264E"/>
    <w:rsid w:val="000C2983"/>
    <w:rsid w:val="000C2FE3"/>
    <w:rsid w:val="000C33DB"/>
    <w:rsid w:val="000C4EDB"/>
    <w:rsid w:val="000C5F54"/>
    <w:rsid w:val="000C612E"/>
    <w:rsid w:val="000C6BC1"/>
    <w:rsid w:val="000C6C3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2B6C"/>
    <w:rsid w:val="00105753"/>
    <w:rsid w:val="0010609D"/>
    <w:rsid w:val="00106356"/>
    <w:rsid w:val="0010643C"/>
    <w:rsid w:val="001075CF"/>
    <w:rsid w:val="00112567"/>
    <w:rsid w:val="00115C35"/>
    <w:rsid w:val="00115F80"/>
    <w:rsid w:val="00116908"/>
    <w:rsid w:val="00121C76"/>
    <w:rsid w:val="00123167"/>
    <w:rsid w:val="00123552"/>
    <w:rsid w:val="001236E6"/>
    <w:rsid w:val="001239BC"/>
    <w:rsid w:val="00124B1E"/>
    <w:rsid w:val="00126123"/>
    <w:rsid w:val="00127782"/>
    <w:rsid w:val="001356B5"/>
    <w:rsid w:val="001362F8"/>
    <w:rsid w:val="00136AE0"/>
    <w:rsid w:val="00137048"/>
    <w:rsid w:val="00140415"/>
    <w:rsid w:val="00142D6F"/>
    <w:rsid w:val="00142EAB"/>
    <w:rsid w:val="00142F17"/>
    <w:rsid w:val="001447F3"/>
    <w:rsid w:val="001451A1"/>
    <w:rsid w:val="001514FB"/>
    <w:rsid w:val="001516EC"/>
    <w:rsid w:val="001571FF"/>
    <w:rsid w:val="00157F49"/>
    <w:rsid w:val="00163A31"/>
    <w:rsid w:val="00165217"/>
    <w:rsid w:val="001654A9"/>
    <w:rsid w:val="00166808"/>
    <w:rsid w:val="00172318"/>
    <w:rsid w:val="001726D0"/>
    <w:rsid w:val="00172731"/>
    <w:rsid w:val="00173670"/>
    <w:rsid w:val="0017434F"/>
    <w:rsid w:val="001756DA"/>
    <w:rsid w:val="00177497"/>
    <w:rsid w:val="001808D9"/>
    <w:rsid w:val="00180AFB"/>
    <w:rsid w:val="00181BDF"/>
    <w:rsid w:val="00183079"/>
    <w:rsid w:val="00183F70"/>
    <w:rsid w:val="0018423D"/>
    <w:rsid w:val="00184910"/>
    <w:rsid w:val="00185717"/>
    <w:rsid w:val="00186207"/>
    <w:rsid w:val="00186291"/>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2D15"/>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941"/>
    <w:rsid w:val="00225D9D"/>
    <w:rsid w:val="00227478"/>
    <w:rsid w:val="00227831"/>
    <w:rsid w:val="002304BC"/>
    <w:rsid w:val="00231A42"/>
    <w:rsid w:val="00231DC1"/>
    <w:rsid w:val="002366D7"/>
    <w:rsid w:val="00236977"/>
    <w:rsid w:val="002373BA"/>
    <w:rsid w:val="0023740C"/>
    <w:rsid w:val="00240384"/>
    <w:rsid w:val="00240EDE"/>
    <w:rsid w:val="0024150F"/>
    <w:rsid w:val="002425CA"/>
    <w:rsid w:val="00242FF7"/>
    <w:rsid w:val="00243211"/>
    <w:rsid w:val="00243640"/>
    <w:rsid w:val="00243DFB"/>
    <w:rsid w:val="00243EBF"/>
    <w:rsid w:val="0024422C"/>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463A"/>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DF"/>
    <w:rsid w:val="002E32DB"/>
    <w:rsid w:val="002E3493"/>
    <w:rsid w:val="002E4D3C"/>
    <w:rsid w:val="002E5A87"/>
    <w:rsid w:val="002E682E"/>
    <w:rsid w:val="002E733C"/>
    <w:rsid w:val="002F07BD"/>
    <w:rsid w:val="002F0B3D"/>
    <w:rsid w:val="002F0FC8"/>
    <w:rsid w:val="002F1BDF"/>
    <w:rsid w:val="002F218E"/>
    <w:rsid w:val="002F2A81"/>
    <w:rsid w:val="002F4E5C"/>
    <w:rsid w:val="0030007D"/>
    <w:rsid w:val="00300269"/>
    <w:rsid w:val="00300F6D"/>
    <w:rsid w:val="0030101C"/>
    <w:rsid w:val="00301760"/>
    <w:rsid w:val="00301843"/>
    <w:rsid w:val="003040FF"/>
    <w:rsid w:val="00304416"/>
    <w:rsid w:val="00304AE7"/>
    <w:rsid w:val="00304B4B"/>
    <w:rsid w:val="00306DC0"/>
    <w:rsid w:val="003104C4"/>
    <w:rsid w:val="00310640"/>
    <w:rsid w:val="00311950"/>
    <w:rsid w:val="0031255C"/>
    <w:rsid w:val="003139E9"/>
    <w:rsid w:val="00313AFC"/>
    <w:rsid w:val="00314420"/>
    <w:rsid w:val="00314D10"/>
    <w:rsid w:val="0031729D"/>
    <w:rsid w:val="003174C3"/>
    <w:rsid w:val="0032134D"/>
    <w:rsid w:val="00321B66"/>
    <w:rsid w:val="00323D5F"/>
    <w:rsid w:val="003242DE"/>
    <w:rsid w:val="00324B41"/>
    <w:rsid w:val="00324C19"/>
    <w:rsid w:val="00325D75"/>
    <w:rsid w:val="00325EC4"/>
    <w:rsid w:val="00326519"/>
    <w:rsid w:val="00327D22"/>
    <w:rsid w:val="00330614"/>
    <w:rsid w:val="0033147A"/>
    <w:rsid w:val="00331D7D"/>
    <w:rsid w:val="0033300E"/>
    <w:rsid w:val="0033302F"/>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1CBB"/>
    <w:rsid w:val="0035262E"/>
    <w:rsid w:val="00353457"/>
    <w:rsid w:val="00354525"/>
    <w:rsid w:val="00355B8F"/>
    <w:rsid w:val="00355DF9"/>
    <w:rsid w:val="003560E2"/>
    <w:rsid w:val="00356243"/>
    <w:rsid w:val="00362B6E"/>
    <w:rsid w:val="0036306E"/>
    <w:rsid w:val="003635AE"/>
    <w:rsid w:val="00364F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59E"/>
    <w:rsid w:val="00381684"/>
    <w:rsid w:val="00382653"/>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0E6"/>
    <w:rsid w:val="00464780"/>
    <w:rsid w:val="00464EED"/>
    <w:rsid w:val="00466EB5"/>
    <w:rsid w:val="0047145F"/>
    <w:rsid w:val="00472CF7"/>
    <w:rsid w:val="00474BC5"/>
    <w:rsid w:val="00475216"/>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26FC"/>
    <w:rsid w:val="004A42F0"/>
    <w:rsid w:val="004A5579"/>
    <w:rsid w:val="004A778F"/>
    <w:rsid w:val="004A79AD"/>
    <w:rsid w:val="004B0604"/>
    <w:rsid w:val="004B11BD"/>
    <w:rsid w:val="004B3B7E"/>
    <w:rsid w:val="004B446F"/>
    <w:rsid w:val="004B4F30"/>
    <w:rsid w:val="004B5E1E"/>
    <w:rsid w:val="004C2497"/>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C7666"/>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3FA6"/>
    <w:rsid w:val="0061592C"/>
    <w:rsid w:val="006215D4"/>
    <w:rsid w:val="0062233F"/>
    <w:rsid w:val="006238FE"/>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1CF5"/>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03FD"/>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56DA"/>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2C6B"/>
    <w:rsid w:val="006C3623"/>
    <w:rsid w:val="006C3836"/>
    <w:rsid w:val="006C50D3"/>
    <w:rsid w:val="006C5D39"/>
    <w:rsid w:val="006C6497"/>
    <w:rsid w:val="006C6C16"/>
    <w:rsid w:val="006D1BD6"/>
    <w:rsid w:val="006D2907"/>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700ACA"/>
    <w:rsid w:val="00700BAE"/>
    <w:rsid w:val="00701A25"/>
    <w:rsid w:val="00703B7F"/>
    <w:rsid w:val="00704957"/>
    <w:rsid w:val="00704E79"/>
    <w:rsid w:val="00705773"/>
    <w:rsid w:val="00705912"/>
    <w:rsid w:val="0070620D"/>
    <w:rsid w:val="00707F5B"/>
    <w:rsid w:val="00712CD3"/>
    <w:rsid w:val="00714326"/>
    <w:rsid w:val="0071496F"/>
    <w:rsid w:val="00715366"/>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3429"/>
    <w:rsid w:val="007673FB"/>
    <w:rsid w:val="00772340"/>
    <w:rsid w:val="00772C20"/>
    <w:rsid w:val="0077555C"/>
    <w:rsid w:val="00776092"/>
    <w:rsid w:val="00777E24"/>
    <w:rsid w:val="007812DC"/>
    <w:rsid w:val="00783468"/>
    <w:rsid w:val="00784E7A"/>
    <w:rsid w:val="00785271"/>
    <w:rsid w:val="007852FC"/>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2719"/>
    <w:rsid w:val="007D40E2"/>
    <w:rsid w:val="007D54BD"/>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106"/>
    <w:rsid w:val="007F152B"/>
    <w:rsid w:val="007F1BDB"/>
    <w:rsid w:val="007F20EE"/>
    <w:rsid w:val="007F3236"/>
    <w:rsid w:val="007F5903"/>
    <w:rsid w:val="007F72F9"/>
    <w:rsid w:val="00800C72"/>
    <w:rsid w:val="00801DD6"/>
    <w:rsid w:val="008036DF"/>
    <w:rsid w:val="00803A1C"/>
    <w:rsid w:val="008062C3"/>
    <w:rsid w:val="008074A7"/>
    <w:rsid w:val="00810207"/>
    <w:rsid w:val="008114BF"/>
    <w:rsid w:val="00811ED3"/>
    <w:rsid w:val="008120CE"/>
    <w:rsid w:val="00812355"/>
    <w:rsid w:val="00812A34"/>
    <w:rsid w:val="0081331D"/>
    <w:rsid w:val="00813EFA"/>
    <w:rsid w:val="00814C00"/>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3583"/>
    <w:rsid w:val="008545C4"/>
    <w:rsid w:val="00854B2A"/>
    <w:rsid w:val="0085623D"/>
    <w:rsid w:val="008576AD"/>
    <w:rsid w:val="00857E2F"/>
    <w:rsid w:val="00860CFE"/>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39C"/>
    <w:rsid w:val="008764F6"/>
    <w:rsid w:val="008765F0"/>
    <w:rsid w:val="00876C18"/>
    <w:rsid w:val="00876F23"/>
    <w:rsid w:val="008805F1"/>
    <w:rsid w:val="0088115F"/>
    <w:rsid w:val="008816D3"/>
    <w:rsid w:val="00881EEC"/>
    <w:rsid w:val="008821D5"/>
    <w:rsid w:val="00882215"/>
    <w:rsid w:val="008822C0"/>
    <w:rsid w:val="00882300"/>
    <w:rsid w:val="00882DBA"/>
    <w:rsid w:val="00882F4A"/>
    <w:rsid w:val="00884E4B"/>
    <w:rsid w:val="00887D4F"/>
    <w:rsid w:val="00890ECE"/>
    <w:rsid w:val="008919B2"/>
    <w:rsid w:val="00892F54"/>
    <w:rsid w:val="00893487"/>
    <w:rsid w:val="0089351B"/>
    <w:rsid w:val="008951F0"/>
    <w:rsid w:val="00896EF7"/>
    <w:rsid w:val="00897B22"/>
    <w:rsid w:val="008A098F"/>
    <w:rsid w:val="008A1717"/>
    <w:rsid w:val="008A3DD9"/>
    <w:rsid w:val="008A5695"/>
    <w:rsid w:val="008A5E3D"/>
    <w:rsid w:val="008A6014"/>
    <w:rsid w:val="008A6F71"/>
    <w:rsid w:val="008B1B23"/>
    <w:rsid w:val="008B1C4B"/>
    <w:rsid w:val="008B2823"/>
    <w:rsid w:val="008B3C2B"/>
    <w:rsid w:val="008B46CB"/>
    <w:rsid w:val="008B687E"/>
    <w:rsid w:val="008B728F"/>
    <w:rsid w:val="008C1F96"/>
    <w:rsid w:val="008C2748"/>
    <w:rsid w:val="008C37AB"/>
    <w:rsid w:val="008C3E6A"/>
    <w:rsid w:val="008C60C9"/>
    <w:rsid w:val="008C6CDE"/>
    <w:rsid w:val="008C6E6F"/>
    <w:rsid w:val="008C70CB"/>
    <w:rsid w:val="008C7DAC"/>
    <w:rsid w:val="008D2B69"/>
    <w:rsid w:val="008D4A97"/>
    <w:rsid w:val="008D7939"/>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0E4"/>
    <w:rsid w:val="0092051E"/>
    <w:rsid w:val="00920646"/>
    <w:rsid w:val="00921085"/>
    <w:rsid w:val="009230D4"/>
    <w:rsid w:val="00923348"/>
    <w:rsid w:val="00923DFE"/>
    <w:rsid w:val="00923E10"/>
    <w:rsid w:val="00924AF4"/>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176A"/>
    <w:rsid w:val="00942761"/>
    <w:rsid w:val="00944A9D"/>
    <w:rsid w:val="00945110"/>
    <w:rsid w:val="0094528F"/>
    <w:rsid w:val="00945AD9"/>
    <w:rsid w:val="00950757"/>
    <w:rsid w:val="0095261A"/>
    <w:rsid w:val="00953323"/>
    <w:rsid w:val="009537EC"/>
    <w:rsid w:val="009538C9"/>
    <w:rsid w:val="00956677"/>
    <w:rsid w:val="00960DFB"/>
    <w:rsid w:val="0096403A"/>
    <w:rsid w:val="00965683"/>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71CF"/>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404"/>
    <w:rsid w:val="00A40A30"/>
    <w:rsid w:val="00A40BA7"/>
    <w:rsid w:val="00A40EEA"/>
    <w:rsid w:val="00A41E21"/>
    <w:rsid w:val="00A41F40"/>
    <w:rsid w:val="00A4277D"/>
    <w:rsid w:val="00A43129"/>
    <w:rsid w:val="00A43454"/>
    <w:rsid w:val="00A45363"/>
    <w:rsid w:val="00A455D2"/>
    <w:rsid w:val="00A4631C"/>
    <w:rsid w:val="00A467F9"/>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756"/>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09C1"/>
    <w:rsid w:val="00AC16FA"/>
    <w:rsid w:val="00AC29A5"/>
    <w:rsid w:val="00AC2CAC"/>
    <w:rsid w:val="00AC3C89"/>
    <w:rsid w:val="00AC4656"/>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AF7564"/>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29C9"/>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559"/>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0713"/>
    <w:rsid w:val="00B924A4"/>
    <w:rsid w:val="00B924FF"/>
    <w:rsid w:val="00B962F2"/>
    <w:rsid w:val="00BA00F1"/>
    <w:rsid w:val="00BA031D"/>
    <w:rsid w:val="00BA0CCC"/>
    <w:rsid w:val="00BA0EA8"/>
    <w:rsid w:val="00BA1C72"/>
    <w:rsid w:val="00BA243B"/>
    <w:rsid w:val="00BA438C"/>
    <w:rsid w:val="00BA4A6C"/>
    <w:rsid w:val="00BA722C"/>
    <w:rsid w:val="00BB119D"/>
    <w:rsid w:val="00BB20C1"/>
    <w:rsid w:val="00BB2592"/>
    <w:rsid w:val="00BB2703"/>
    <w:rsid w:val="00BB318C"/>
    <w:rsid w:val="00BB5365"/>
    <w:rsid w:val="00BB7C24"/>
    <w:rsid w:val="00BC1EB1"/>
    <w:rsid w:val="00BC27A8"/>
    <w:rsid w:val="00BC2979"/>
    <w:rsid w:val="00BC2A68"/>
    <w:rsid w:val="00BC49D4"/>
    <w:rsid w:val="00BD0672"/>
    <w:rsid w:val="00BD06BC"/>
    <w:rsid w:val="00BD2D9F"/>
    <w:rsid w:val="00BD3474"/>
    <w:rsid w:val="00BD3611"/>
    <w:rsid w:val="00BD37F6"/>
    <w:rsid w:val="00BD40DA"/>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54C8"/>
    <w:rsid w:val="00BF6076"/>
    <w:rsid w:val="00C00926"/>
    <w:rsid w:val="00C037C5"/>
    <w:rsid w:val="00C03B82"/>
    <w:rsid w:val="00C0429F"/>
    <w:rsid w:val="00C0560A"/>
    <w:rsid w:val="00C06B22"/>
    <w:rsid w:val="00C07682"/>
    <w:rsid w:val="00C078A4"/>
    <w:rsid w:val="00C07E25"/>
    <w:rsid w:val="00C100CA"/>
    <w:rsid w:val="00C112F6"/>
    <w:rsid w:val="00C118DE"/>
    <w:rsid w:val="00C11E92"/>
    <w:rsid w:val="00C146F2"/>
    <w:rsid w:val="00C15099"/>
    <w:rsid w:val="00C15582"/>
    <w:rsid w:val="00C15965"/>
    <w:rsid w:val="00C166D0"/>
    <w:rsid w:val="00C21103"/>
    <w:rsid w:val="00C21A12"/>
    <w:rsid w:val="00C233E2"/>
    <w:rsid w:val="00C24C8E"/>
    <w:rsid w:val="00C25EF9"/>
    <w:rsid w:val="00C26473"/>
    <w:rsid w:val="00C275CA"/>
    <w:rsid w:val="00C301CF"/>
    <w:rsid w:val="00C313F4"/>
    <w:rsid w:val="00C328E7"/>
    <w:rsid w:val="00C35A9B"/>
    <w:rsid w:val="00C35DCE"/>
    <w:rsid w:val="00C35FFD"/>
    <w:rsid w:val="00C37650"/>
    <w:rsid w:val="00C4173C"/>
    <w:rsid w:val="00C432FE"/>
    <w:rsid w:val="00C43B7E"/>
    <w:rsid w:val="00C45009"/>
    <w:rsid w:val="00C4556D"/>
    <w:rsid w:val="00C45756"/>
    <w:rsid w:val="00C475DC"/>
    <w:rsid w:val="00C47CF2"/>
    <w:rsid w:val="00C50AEB"/>
    <w:rsid w:val="00C52956"/>
    <w:rsid w:val="00C539C6"/>
    <w:rsid w:val="00C54CFF"/>
    <w:rsid w:val="00C552DD"/>
    <w:rsid w:val="00C556C4"/>
    <w:rsid w:val="00C56916"/>
    <w:rsid w:val="00C58F14"/>
    <w:rsid w:val="00C61002"/>
    <w:rsid w:val="00C61087"/>
    <w:rsid w:val="00C618B0"/>
    <w:rsid w:val="00C62B2A"/>
    <w:rsid w:val="00C62EE5"/>
    <w:rsid w:val="00C63F9B"/>
    <w:rsid w:val="00C64A28"/>
    <w:rsid w:val="00C65323"/>
    <w:rsid w:val="00C668FD"/>
    <w:rsid w:val="00C70186"/>
    <w:rsid w:val="00C71669"/>
    <w:rsid w:val="00C7236B"/>
    <w:rsid w:val="00C73EF7"/>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655E"/>
    <w:rsid w:val="00C87DB1"/>
    <w:rsid w:val="00C90B6A"/>
    <w:rsid w:val="00C92E17"/>
    <w:rsid w:val="00C93A0C"/>
    <w:rsid w:val="00C93A1A"/>
    <w:rsid w:val="00C960DD"/>
    <w:rsid w:val="00C966FB"/>
    <w:rsid w:val="00C96729"/>
    <w:rsid w:val="00C970F7"/>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6E6"/>
    <w:rsid w:val="00CC1EB7"/>
    <w:rsid w:val="00CC2AAB"/>
    <w:rsid w:val="00CC5342"/>
    <w:rsid w:val="00CC60E9"/>
    <w:rsid w:val="00CC6602"/>
    <w:rsid w:val="00CD3A2D"/>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29E"/>
    <w:rsid w:val="00D07688"/>
    <w:rsid w:val="00D11351"/>
    <w:rsid w:val="00D11D7F"/>
    <w:rsid w:val="00D13A0E"/>
    <w:rsid w:val="00D1536F"/>
    <w:rsid w:val="00D1553F"/>
    <w:rsid w:val="00D15B1E"/>
    <w:rsid w:val="00D15FD1"/>
    <w:rsid w:val="00D1606C"/>
    <w:rsid w:val="00D16115"/>
    <w:rsid w:val="00D167E6"/>
    <w:rsid w:val="00D16837"/>
    <w:rsid w:val="00D172FB"/>
    <w:rsid w:val="00D19945"/>
    <w:rsid w:val="00D205AE"/>
    <w:rsid w:val="00D216DB"/>
    <w:rsid w:val="00D227E1"/>
    <w:rsid w:val="00D22AA5"/>
    <w:rsid w:val="00D23777"/>
    <w:rsid w:val="00D31D23"/>
    <w:rsid w:val="00D32FB4"/>
    <w:rsid w:val="00D3325B"/>
    <w:rsid w:val="00D3540F"/>
    <w:rsid w:val="00D354F5"/>
    <w:rsid w:val="00D359AE"/>
    <w:rsid w:val="00D36002"/>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F5D"/>
    <w:rsid w:val="00D57C6E"/>
    <w:rsid w:val="00D609AC"/>
    <w:rsid w:val="00D60DF6"/>
    <w:rsid w:val="00D611DF"/>
    <w:rsid w:val="00D62793"/>
    <w:rsid w:val="00D62B83"/>
    <w:rsid w:val="00D62E6A"/>
    <w:rsid w:val="00D649F0"/>
    <w:rsid w:val="00D64D02"/>
    <w:rsid w:val="00D65DC7"/>
    <w:rsid w:val="00D663DD"/>
    <w:rsid w:val="00D66C6F"/>
    <w:rsid w:val="00D67288"/>
    <w:rsid w:val="00D677CB"/>
    <w:rsid w:val="00D67DE0"/>
    <w:rsid w:val="00D70682"/>
    <w:rsid w:val="00D7239E"/>
    <w:rsid w:val="00D739BC"/>
    <w:rsid w:val="00D73C06"/>
    <w:rsid w:val="00D73D41"/>
    <w:rsid w:val="00D74E38"/>
    <w:rsid w:val="00D76B0D"/>
    <w:rsid w:val="00D76D32"/>
    <w:rsid w:val="00D76F5D"/>
    <w:rsid w:val="00D8184B"/>
    <w:rsid w:val="00D81BA3"/>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7332"/>
    <w:rsid w:val="00DA77C6"/>
    <w:rsid w:val="00DB04F0"/>
    <w:rsid w:val="00DB23E3"/>
    <w:rsid w:val="00DB45D5"/>
    <w:rsid w:val="00DB4F9C"/>
    <w:rsid w:val="00DB5F25"/>
    <w:rsid w:val="00DB60C6"/>
    <w:rsid w:val="00DB6104"/>
    <w:rsid w:val="00DB6834"/>
    <w:rsid w:val="00DB6FD1"/>
    <w:rsid w:val="00DC2626"/>
    <w:rsid w:val="00DC3ADD"/>
    <w:rsid w:val="00DC3F33"/>
    <w:rsid w:val="00DC4046"/>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BDC"/>
    <w:rsid w:val="00E15176"/>
    <w:rsid w:val="00E1547D"/>
    <w:rsid w:val="00E16016"/>
    <w:rsid w:val="00E17708"/>
    <w:rsid w:val="00E20C93"/>
    <w:rsid w:val="00E21341"/>
    <w:rsid w:val="00E21807"/>
    <w:rsid w:val="00E238AA"/>
    <w:rsid w:val="00E24E7A"/>
    <w:rsid w:val="00E25E7A"/>
    <w:rsid w:val="00E27513"/>
    <w:rsid w:val="00E27547"/>
    <w:rsid w:val="00E305A8"/>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4E98"/>
    <w:rsid w:val="00ED55D6"/>
    <w:rsid w:val="00ED6ECB"/>
    <w:rsid w:val="00EE0803"/>
    <w:rsid w:val="00EE247A"/>
    <w:rsid w:val="00EE3C44"/>
    <w:rsid w:val="00EE4750"/>
    <w:rsid w:val="00EE4A22"/>
    <w:rsid w:val="00EE7BE9"/>
    <w:rsid w:val="00EF054E"/>
    <w:rsid w:val="00EF14F8"/>
    <w:rsid w:val="00EF2439"/>
    <w:rsid w:val="00EF32DB"/>
    <w:rsid w:val="00EF3585"/>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63AE"/>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6769"/>
    <w:rsid w:val="00F472EE"/>
    <w:rsid w:val="00F50433"/>
    <w:rsid w:val="00F50C54"/>
    <w:rsid w:val="00F514E3"/>
    <w:rsid w:val="00F51EDA"/>
    <w:rsid w:val="00F52108"/>
    <w:rsid w:val="00F53212"/>
    <w:rsid w:val="00F53C65"/>
    <w:rsid w:val="00F53ED3"/>
    <w:rsid w:val="00F54563"/>
    <w:rsid w:val="00F54DF9"/>
    <w:rsid w:val="00F55E52"/>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5A84"/>
    <w:rsid w:val="00F95D0E"/>
    <w:rsid w:val="00F95F82"/>
    <w:rsid w:val="00FA1A1E"/>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1475"/>
    <w:rsid w:val="00FB258C"/>
    <w:rsid w:val="00FB39F7"/>
    <w:rsid w:val="00FB698D"/>
    <w:rsid w:val="00FBDF66"/>
    <w:rsid w:val="00FC1842"/>
    <w:rsid w:val="00FC1883"/>
    <w:rsid w:val="00FC32CA"/>
    <w:rsid w:val="00FC47BA"/>
    <w:rsid w:val="00FC4EBE"/>
    <w:rsid w:val="00FC6504"/>
    <w:rsid w:val="00FC6E21"/>
    <w:rsid w:val="00FC7A6E"/>
    <w:rsid w:val="00FD2701"/>
    <w:rsid w:val="00FD318C"/>
    <w:rsid w:val="00FD38C7"/>
    <w:rsid w:val="00FD5218"/>
    <w:rsid w:val="00FD77F7"/>
    <w:rsid w:val="00FD7C6F"/>
    <w:rsid w:val="00FE14F4"/>
    <w:rsid w:val="00FE379E"/>
    <w:rsid w:val="00FE45A0"/>
    <w:rsid w:val="00FE47FD"/>
    <w:rsid w:val="00FE6F23"/>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39937014">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091079">
      <w:bodyDiv w:val="1"/>
      <w:marLeft w:val="0"/>
      <w:marRight w:val="0"/>
      <w:marTop w:val="0"/>
      <w:marBottom w:val="0"/>
      <w:divBdr>
        <w:top w:val="none" w:sz="0" w:space="0" w:color="auto"/>
        <w:left w:val="none" w:sz="0" w:space="0" w:color="auto"/>
        <w:bottom w:val="none" w:sz="0" w:space="0" w:color="auto"/>
        <w:right w:val="none" w:sz="0" w:space="0" w:color="auto"/>
      </w:divBdr>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5070255">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41128152">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 w:id="214507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yperlink" Target="about:blank" TargetMode="Externa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421</Words>
  <Characters>65656</Characters>
  <Application>Microsoft Office Word</Application>
  <DocSecurity>0</DocSecurity>
  <Lines>547</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7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6</cp:revision>
  <cp:lastPrinted>2021-10-21T11:03:00Z</cp:lastPrinted>
  <dcterms:created xsi:type="dcterms:W3CDTF">2022-07-07T11:42:00Z</dcterms:created>
  <dcterms:modified xsi:type="dcterms:W3CDTF">2022-07-1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neuroscience</vt:lpwstr>
  </property>
  <property fmtid="{D5CDD505-2E9C-101B-9397-08002B2CF9AE}" pid="13" name="Mendeley Recent Style Name 5_1">
    <vt:lpwstr>European Journal of Neuroscience</vt:lpwstr>
  </property>
  <property fmtid="{D5CDD505-2E9C-101B-9397-08002B2CF9AE}" pid="14" name="Mendeley Recent Style Id 6_1">
    <vt:lpwstr>http://www.zotero.org/styles/frontiers-in-psychiatry</vt:lpwstr>
  </property>
  <property fmtid="{D5CDD505-2E9C-101B-9397-08002B2CF9AE}" pid="15" name="Mendeley Recent Style Name 6_1">
    <vt:lpwstr>Frontiers in Psychia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european-journal-of-neuroscience</vt:lpwstr>
  </property>
  <property fmtid="{D5CDD505-2E9C-101B-9397-08002B2CF9AE}" pid="25" name="ContentTypeId">
    <vt:lpwstr>0x0101009A0DED7CA2624141AE322679BAD3AD72</vt:lpwstr>
  </property>
</Properties>
</file>